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7A7627F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r w:rsidR="00FD5D91">
        <w:t xml:space="preserve">Molly </w:t>
      </w:r>
      <w:r w:rsidR="00853CF1">
        <w:t xml:space="preserve">C. </w:t>
      </w:r>
      <w:proofErr w:type="spellStart"/>
      <w:r w:rsidR="00853CF1">
        <w:t>Mulcahy</w:t>
      </w:r>
      <w:proofErr w:type="spellEnd"/>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2"/>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2"/>
      <w:r>
        <w:rPr>
          <w:rStyle w:val="CommentReference"/>
        </w:rPr>
        <w:commentReference w:id="2"/>
      </w:r>
      <w:r>
        <w:t xml:space="preserve">.  Furthermore, </w:t>
      </w:r>
      <w:commentRangeStart w:id="3"/>
      <w:r>
        <w:t xml:space="preserve">mTORC1 </w:t>
      </w:r>
      <w:commentRangeEnd w:id="3"/>
      <w:r>
        <w:rPr>
          <w:rStyle w:val="CommentReference"/>
        </w:rPr>
        <w:commentReference w:id="3"/>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4"/>
      <w:r w:rsidR="00B80ABE">
        <w:t xml:space="preserve">Harlan </w:t>
      </w:r>
      <w:proofErr w:type="spellStart"/>
      <w:r w:rsidR="00B80ABE">
        <w:t>Teklad</w:t>
      </w:r>
      <w:commentRangeEnd w:id="4"/>
      <w:proofErr w:type="spellEnd"/>
      <w:r w:rsidR="00B80ABE">
        <w:rPr>
          <w:rStyle w:val="CommentReference"/>
        </w:rPr>
        <w:commentReference w:id="4"/>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5"/>
      <w:r w:rsidR="00AC7808">
        <w:t>D1492</w:t>
      </w:r>
      <w:commentRangeEnd w:id="5"/>
      <w:r w:rsidR="00AC7808">
        <w:rPr>
          <w:rStyle w:val="CommentReference"/>
        </w:rPr>
        <w:commentReference w:id="5"/>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4D6699F7" w:rsidR="0039667E" w:rsidRDefault="00996376" w:rsidP="00996376">
      <w:pPr>
        <w:rPr>
          <w:bCs/>
        </w:rPr>
      </w:pPr>
      <w:r>
        <w:t xml:space="preserve">For muscle specific knockouts, </w:t>
      </w:r>
      <w:r w:rsidRPr="00996376">
        <w:rPr>
          <w:bCs/>
        </w:rPr>
        <w:t>FVB-</w:t>
      </w:r>
      <w:proofErr w:type="spellStart"/>
      <w:r w:rsidRPr="00996376">
        <w:rPr>
          <w:bCs/>
        </w:rPr>
        <w:t>Tg</w:t>
      </w:r>
      <w:proofErr w:type="spellEnd"/>
      <w:r w:rsidRPr="00996376">
        <w:rPr>
          <w:bCs/>
        </w:rPr>
        <w:t>(</w:t>
      </w:r>
      <w:proofErr w:type="spellStart"/>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xml:space="preserve">)or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742D7BB5" w14:textId="0FEFCCF0" w:rsidR="00365FE9" w:rsidRDefault="00365FE9" w:rsidP="00996376">
      <w:pPr>
        <w:rPr>
          <w:bCs/>
        </w:rPr>
      </w:pPr>
    </w:p>
    <w:p w14:paraId="7D95C22A" w14:textId="441D4E96" w:rsidR="00365FE9" w:rsidRDefault="00365FE9" w:rsidP="00365FE9">
      <w:pPr>
        <w:pStyle w:val="Heading2"/>
      </w:pPr>
      <w:r>
        <w:t xml:space="preserve">Insulin Tolerance </w:t>
      </w:r>
      <w:commentRangeStart w:id="6"/>
      <w:r>
        <w:t>Test</w:t>
      </w:r>
      <w:commentRangeEnd w:id="6"/>
      <w:r>
        <w:rPr>
          <w:rStyle w:val="CommentReference"/>
          <w:rFonts w:asciiTheme="minorHAnsi" w:eastAsiaTheme="minorEastAsia" w:hAnsiTheme="minorHAnsi" w:cstheme="minorBidi"/>
          <w:b w:val="0"/>
          <w:bCs w:val="0"/>
          <w:color w:val="auto"/>
        </w:rPr>
        <w:commentReference w:id="6"/>
      </w:r>
    </w:p>
    <w:p w14:paraId="07AE51A5" w14:textId="697A8855" w:rsidR="00365FE9" w:rsidRDefault="00365FE9" w:rsidP="00365FE9"/>
    <w:p w14:paraId="305CD7B9" w14:textId="77777777" w:rsidR="00365FE9" w:rsidRPr="00365FE9" w:rsidRDefault="00365FE9" w:rsidP="00365FE9"/>
    <w:p w14:paraId="6C4B3B25" w14:textId="335CBC3D"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lastRenderedPageBreak/>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 xml:space="preserve">Proteins were separated by SDS-PAGE and blotted with antibodies described in the figure legends.  </w:t>
      </w:r>
      <w:commentRangeStart w:id="8"/>
      <w:r>
        <w:t>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w:t>
      </w:r>
      <w:commentRangeEnd w:id="8"/>
      <w:r w:rsidR="00A269C3">
        <w:rPr>
          <w:rStyle w:val="CommentReference"/>
        </w:rPr>
        <w:commentReference w:id="8"/>
      </w:r>
      <w:r w:rsidR="002D65EF">
        <w:t xml:space="preserve">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49B1FB80" w:rsidR="00F82FCB" w:rsidRDefault="00F82FCB" w:rsidP="00F82FCB">
      <w:pPr>
        <w:pStyle w:val="Heading2"/>
      </w:pPr>
      <w:r>
        <w:t>RNA</w:t>
      </w:r>
      <w:r w:rsidR="00863DEF">
        <w:t xml:space="preserve"> S</w:t>
      </w:r>
      <w:r>
        <w:t>eq</w:t>
      </w:r>
      <w:r w:rsidR="00863DEF">
        <w:t>uencing</w:t>
      </w:r>
      <w:r>
        <w:t xml:space="preserve"> Analysis</w:t>
      </w:r>
      <w:r w:rsidR="00863DEF">
        <w:t xml:space="preserve"> and Bioinformatics</w:t>
      </w:r>
    </w:p>
    <w:p w14:paraId="7C87FBA4" w14:textId="69D487CA" w:rsidR="00A269C3" w:rsidRDefault="00A269C3" w:rsidP="00F82FCB">
      <w:pPr>
        <w:pStyle w:val="Heading2"/>
        <w:rPr>
          <w:rFonts w:asciiTheme="minorHAnsi" w:eastAsiaTheme="minorEastAsia" w:hAnsiTheme="minorHAnsi" w:cstheme="minorBidi"/>
          <w:b w:val="0"/>
          <w:bCs w:val="0"/>
          <w:color w:val="auto"/>
          <w:sz w:val="24"/>
          <w:szCs w:val="24"/>
        </w:rPr>
      </w:pPr>
      <w:r w:rsidRPr="00A269C3">
        <w:rPr>
          <w:rFonts w:asciiTheme="minorHAnsi" w:eastAsiaTheme="minorEastAsia" w:hAnsiTheme="minorHAnsi" w:cstheme="minorBidi"/>
          <w:b w:val="0"/>
          <w:bCs w:val="0"/>
          <w:color w:val="auto"/>
          <w:sz w:val="24"/>
          <w:szCs w:val="24"/>
        </w:rPr>
        <w:t>Total RNA</w:t>
      </w:r>
      <w:r>
        <w:rPr>
          <w:rFonts w:asciiTheme="minorHAnsi" w:eastAsiaTheme="minorEastAsia" w:hAnsiTheme="minorHAnsi" w:cstheme="minorBidi"/>
          <w:b w:val="0"/>
          <w:bCs w:val="0"/>
          <w:color w:val="auto"/>
          <w:sz w:val="24"/>
          <w:szCs w:val="24"/>
        </w:rPr>
        <w:t xml:space="preserve"> was purified using </w:t>
      </w:r>
      <w:r w:rsidR="005208D2">
        <w:rPr>
          <w:rFonts w:asciiTheme="minorHAnsi" w:eastAsiaTheme="minorEastAsia" w:hAnsiTheme="minorHAnsi" w:cstheme="minorBidi"/>
          <w:b w:val="0"/>
          <w:bCs w:val="0"/>
          <w:color w:val="auto"/>
          <w:sz w:val="24"/>
          <w:szCs w:val="24"/>
        </w:rPr>
        <w:t xml:space="preserve">a Pure Link RNA mini kit from </w:t>
      </w:r>
      <w:r>
        <w:rPr>
          <w:rFonts w:asciiTheme="minorHAnsi" w:eastAsiaTheme="minorEastAsia" w:hAnsiTheme="minorHAnsi" w:cstheme="minorBidi"/>
          <w:b w:val="0"/>
          <w:bCs w:val="0"/>
          <w:color w:val="auto"/>
          <w:sz w:val="24"/>
          <w:szCs w:val="24"/>
        </w:rPr>
        <w:t xml:space="preserve">Life Technologies and then analyzed using an </w:t>
      </w:r>
      <w:proofErr w:type="spellStart"/>
      <w:r>
        <w:rPr>
          <w:rFonts w:asciiTheme="minorHAnsi" w:eastAsiaTheme="minorEastAsia" w:hAnsiTheme="minorHAnsi" w:cstheme="minorBidi"/>
          <w:b w:val="0"/>
          <w:bCs w:val="0"/>
          <w:color w:val="auto"/>
          <w:sz w:val="24"/>
          <w:szCs w:val="24"/>
        </w:rPr>
        <w:t>Agielent</w:t>
      </w:r>
      <w:proofErr w:type="spellEnd"/>
      <w:r>
        <w:rPr>
          <w:rFonts w:asciiTheme="minorHAnsi" w:eastAsiaTheme="minorEastAsia" w:hAnsiTheme="minorHAnsi" w:cstheme="minorBidi"/>
          <w:b w:val="0"/>
          <w:bCs w:val="0"/>
          <w:color w:val="auto"/>
          <w:sz w:val="24"/>
          <w:szCs w:val="24"/>
        </w:rPr>
        <w:t xml:space="preserve"> Bioanalyzer DNA High </w:t>
      </w:r>
      <w:r w:rsidR="00F346A2">
        <w:rPr>
          <w:rFonts w:asciiTheme="minorHAnsi" w:eastAsiaTheme="minorEastAsia" w:hAnsiTheme="minorHAnsi" w:cstheme="minorBidi"/>
          <w:b w:val="0"/>
          <w:bCs w:val="0"/>
          <w:color w:val="auto"/>
          <w:sz w:val="24"/>
          <w:szCs w:val="24"/>
        </w:rPr>
        <w:t>Sensitivity</w:t>
      </w:r>
      <w:r>
        <w:rPr>
          <w:rFonts w:asciiTheme="minorHAnsi" w:eastAsiaTheme="minorEastAsia" w:hAnsiTheme="minorHAnsi" w:cstheme="minorBidi"/>
          <w:b w:val="0"/>
          <w:bCs w:val="0"/>
          <w:color w:val="auto"/>
          <w:sz w:val="24"/>
          <w:szCs w:val="24"/>
        </w:rPr>
        <w:t xml:space="preserve"> kit.  All samples had a RNA Integrity number &gt;7.9.  The RNA</w:t>
      </w:r>
      <w:r w:rsidRPr="00A269C3">
        <w:rPr>
          <w:rFonts w:asciiTheme="minorHAnsi" w:eastAsiaTheme="minorEastAsia" w:hAnsiTheme="minorHAnsi" w:cstheme="minorBidi"/>
          <w:b w:val="0"/>
          <w:bCs w:val="0"/>
          <w:color w:val="auto"/>
          <w:sz w:val="24"/>
          <w:szCs w:val="24"/>
        </w:rPr>
        <w:t xml:space="preserve"> (1 </w:t>
      </w:r>
      <w:proofErr w:type="spellStart"/>
      <w:r w:rsidRPr="00A269C3">
        <w:rPr>
          <w:rFonts w:asciiTheme="minorHAnsi" w:eastAsiaTheme="minorEastAsia" w:hAnsiTheme="minorHAnsi" w:cstheme="minorBidi"/>
          <w:b w:val="0"/>
          <w:bCs w:val="0"/>
          <w:color w:val="auto"/>
          <w:sz w:val="24"/>
          <w:szCs w:val="24"/>
        </w:rPr>
        <w:t>μg</w:t>
      </w:r>
      <w:proofErr w:type="spellEnd"/>
      <w:r w:rsidRPr="00A269C3">
        <w:rPr>
          <w:rFonts w:asciiTheme="minorHAnsi" w:eastAsiaTheme="minorEastAsia" w:hAnsiTheme="minorHAnsi" w:cstheme="minorBidi"/>
          <w:b w:val="0"/>
          <w:bCs w:val="0"/>
          <w:color w:val="auto"/>
          <w:sz w:val="24"/>
          <w:szCs w:val="24"/>
        </w:rPr>
        <w:t xml:space="preserve">) was enriched for Poly A RNA using </w:t>
      </w:r>
      <w:r w:rsidR="005208D2">
        <w:rPr>
          <w:rFonts w:asciiTheme="minorHAnsi" w:eastAsiaTheme="minorEastAsia" w:hAnsiTheme="minorHAnsi" w:cstheme="minorBidi"/>
          <w:b w:val="0"/>
          <w:bCs w:val="0"/>
          <w:color w:val="auto"/>
          <w:sz w:val="24"/>
          <w:szCs w:val="24"/>
        </w:rPr>
        <w:t xml:space="preserve">an </w:t>
      </w:r>
      <w:proofErr w:type="spellStart"/>
      <w:r w:rsidRPr="00A269C3">
        <w:rPr>
          <w:rFonts w:asciiTheme="minorHAnsi" w:eastAsiaTheme="minorEastAsia" w:hAnsiTheme="minorHAnsi" w:cstheme="minorBidi"/>
          <w:b w:val="0"/>
          <w:bCs w:val="0"/>
          <w:color w:val="auto"/>
          <w:sz w:val="24"/>
          <w:szCs w:val="24"/>
        </w:rPr>
        <w:t>Ambion</w:t>
      </w:r>
      <w:proofErr w:type="spellEnd"/>
      <w:r w:rsidRPr="00A269C3">
        <w:rPr>
          <w:rFonts w:asciiTheme="minorHAnsi" w:eastAsiaTheme="minorEastAsia" w:hAnsiTheme="minorHAnsi" w:cstheme="minorBidi"/>
          <w:b w:val="0"/>
          <w:bCs w:val="0"/>
          <w:color w:val="auto"/>
          <w:sz w:val="24"/>
          <w:szCs w:val="24"/>
        </w:rPr>
        <w:t xml:space="preserve"> </w:t>
      </w:r>
      <w:proofErr w:type="spellStart"/>
      <w:r w:rsidRPr="00A269C3">
        <w:rPr>
          <w:rFonts w:asciiTheme="minorHAnsi" w:eastAsiaTheme="minorEastAsia" w:hAnsiTheme="minorHAnsi" w:cstheme="minorBidi"/>
          <w:b w:val="0"/>
          <w:bCs w:val="0"/>
          <w:color w:val="auto"/>
          <w:sz w:val="24"/>
          <w:szCs w:val="24"/>
        </w:rPr>
        <w:t>Dynabeads</w:t>
      </w:r>
      <w:proofErr w:type="spellEnd"/>
      <w:r w:rsidRPr="00A269C3">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A269C3">
        <w:rPr>
          <w:rFonts w:asciiTheme="minorHAnsi" w:eastAsiaTheme="minorEastAsia" w:hAnsiTheme="minorHAnsi" w:cstheme="minorBidi"/>
          <w:b w:val="0"/>
          <w:bCs w:val="0"/>
          <w:color w:val="auto"/>
          <w:sz w:val="24"/>
          <w:szCs w:val="24"/>
        </w:rPr>
        <w:t>RNAseq</w:t>
      </w:r>
      <w:proofErr w:type="spellEnd"/>
      <w:r w:rsidRPr="00A269C3">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w:t>
      </w:r>
      <w:r>
        <w:rPr>
          <w:rFonts w:asciiTheme="minorHAnsi" w:eastAsiaTheme="minorEastAsia" w:hAnsiTheme="minorHAnsi" w:cstheme="minorBidi"/>
          <w:b w:val="0"/>
          <w:bCs w:val="0"/>
          <w:color w:val="auto"/>
          <w:sz w:val="24"/>
          <w:szCs w:val="24"/>
        </w:rPr>
        <w:t xml:space="preserve">  Alignments were made to the mouse genome GRCm38.75 using </w:t>
      </w:r>
      <w:proofErr w:type="spellStart"/>
      <w:r>
        <w:rPr>
          <w:rFonts w:asciiTheme="minorHAnsi" w:eastAsiaTheme="minorEastAsia" w:hAnsiTheme="minorHAnsi" w:cstheme="minorBidi"/>
          <w:b w:val="0"/>
          <w:bCs w:val="0"/>
          <w:color w:val="auto"/>
          <w:sz w:val="24"/>
          <w:szCs w:val="24"/>
        </w:rPr>
        <w:t>Tophat</w:t>
      </w:r>
      <w:proofErr w:type="spellEnd"/>
      <w:r>
        <w:rPr>
          <w:rFonts w:asciiTheme="minorHAnsi" w:eastAsiaTheme="minorEastAsia" w:hAnsiTheme="minorHAnsi" w:cstheme="minorBidi"/>
          <w:b w:val="0"/>
          <w:bCs w:val="0"/>
          <w:color w:val="auto"/>
          <w:sz w:val="24"/>
          <w:szCs w:val="24"/>
        </w:rPr>
        <w:t xml:space="preserve"> 2.0.1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0]</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xml:space="preserve"> and Bowtie 1.0.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1]</w:t>
      </w:r>
      <w:r>
        <w:rPr>
          <w:rFonts w:asciiTheme="minorHAnsi" w:eastAsiaTheme="minorEastAsia" w:hAnsiTheme="minorHAnsi" w:cstheme="minorBidi"/>
          <w:b w:val="0"/>
          <w:bCs w:val="0"/>
          <w:color w:val="auto"/>
          <w:sz w:val="24"/>
          <w:szCs w:val="24"/>
        </w:rPr>
        <w:fldChar w:fldCharType="end"/>
      </w:r>
      <w:r w:rsidR="0087402B">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to incorporate </w:t>
      </w:r>
      <w:proofErr w:type="spellStart"/>
      <w:r>
        <w:rPr>
          <w:rFonts w:asciiTheme="minorHAnsi" w:eastAsiaTheme="minorEastAsia" w:hAnsiTheme="minorHAnsi" w:cstheme="minorBidi"/>
          <w:b w:val="0"/>
          <w:bCs w:val="0"/>
          <w:color w:val="auto"/>
          <w:sz w:val="24"/>
          <w:szCs w:val="24"/>
        </w:rPr>
        <w:t>colorspace</w:t>
      </w:r>
      <w:proofErr w:type="spellEnd"/>
      <w:r>
        <w:rPr>
          <w:rFonts w:asciiTheme="minorHAnsi" w:eastAsiaTheme="minorEastAsia" w:hAnsiTheme="minorHAnsi" w:cstheme="minorBidi"/>
          <w:b w:val="0"/>
          <w:bCs w:val="0"/>
          <w:color w:val="auto"/>
          <w:sz w:val="24"/>
          <w:szCs w:val="24"/>
        </w:rPr>
        <w:t xml:space="preserve"> data.  Counts tables were generated using </w:t>
      </w:r>
      <w:proofErr w:type="spellStart"/>
      <w:r>
        <w:rPr>
          <w:rFonts w:asciiTheme="minorHAnsi" w:eastAsiaTheme="minorEastAsia" w:hAnsiTheme="minorHAnsi" w:cstheme="minorBidi"/>
          <w:b w:val="0"/>
          <w:bCs w:val="0"/>
          <w:color w:val="auto"/>
          <w:sz w:val="24"/>
          <w:szCs w:val="24"/>
        </w:rPr>
        <w:t>HTSeq</w:t>
      </w:r>
      <w:proofErr w:type="spellEnd"/>
      <w:r>
        <w:rPr>
          <w:rFonts w:asciiTheme="minorHAnsi" w:eastAsiaTheme="minorEastAsia" w:hAnsiTheme="minorHAnsi" w:cstheme="minorBidi"/>
          <w:b w:val="0"/>
          <w:bCs w:val="0"/>
          <w:color w:val="auto"/>
          <w:sz w:val="24"/>
          <w:szCs w:val="24"/>
        </w:rPr>
        <w:t xml:space="preserve"> version 0.5.4p5 </w:t>
      </w:r>
      <w:r>
        <w:rPr>
          <w:rFonts w:asciiTheme="minorHAnsi" w:eastAsiaTheme="minorEastAsia" w:hAnsiTheme="minorHAnsi" w:cstheme="minorBidi"/>
          <w:b w:val="0"/>
          <w:bCs w:val="0"/>
          <w:color w:val="auto"/>
          <w:sz w:val="24"/>
          <w:szCs w:val="24"/>
        </w:rPr>
        <w:fldChar w:fldCharType="begin" w:fldLock="1"/>
      </w:r>
      <w:r w:rsidR="00F346A2">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2]</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Differential expression analyses were performed using DESeq</w:t>
      </w:r>
      <w:r w:rsidR="00F346A2">
        <w:rPr>
          <w:rFonts w:asciiTheme="minorHAnsi" w:eastAsiaTheme="minorEastAsia" w:hAnsiTheme="minorHAnsi" w:cstheme="minorBidi"/>
          <w:b w:val="0"/>
          <w:bCs w:val="0"/>
          <w:color w:val="auto"/>
          <w:sz w:val="24"/>
          <w:szCs w:val="24"/>
        </w:rPr>
        <w:t xml:space="preserve">2 version 1.20.0 </w:t>
      </w:r>
      <w:r w:rsidR="00F346A2">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Pr>
          <w:rFonts w:asciiTheme="minorHAnsi" w:eastAsiaTheme="minorEastAsia" w:hAnsiTheme="minorHAnsi" w:cstheme="minorBidi"/>
          <w:b w:val="0"/>
          <w:bCs w:val="0"/>
          <w:color w:val="auto"/>
          <w:sz w:val="24"/>
          <w:szCs w:val="24"/>
        </w:rPr>
        <w:fldChar w:fldCharType="separate"/>
      </w:r>
      <w:r w:rsidR="00F346A2" w:rsidRPr="00F346A2">
        <w:rPr>
          <w:rFonts w:asciiTheme="minorHAnsi" w:eastAsiaTheme="minorEastAsia" w:hAnsiTheme="minorHAnsi" w:cstheme="minorBidi"/>
          <w:b w:val="0"/>
          <w:bCs w:val="0"/>
          <w:noProof/>
          <w:color w:val="auto"/>
          <w:sz w:val="24"/>
          <w:szCs w:val="24"/>
        </w:rPr>
        <w:t>[43]</w:t>
      </w:r>
      <w:r w:rsidR="00F346A2">
        <w:rPr>
          <w:rFonts w:asciiTheme="minorHAnsi" w:eastAsiaTheme="minorEastAsia" w:hAnsiTheme="minorHAnsi" w:cstheme="minorBidi"/>
          <w:b w:val="0"/>
          <w:bCs w:val="0"/>
          <w:color w:val="auto"/>
          <w:sz w:val="24"/>
          <w:szCs w:val="24"/>
        </w:rPr>
        <w:fldChar w:fldCharType="end"/>
      </w:r>
      <w:r w:rsidR="00F346A2">
        <w:rPr>
          <w:rFonts w:asciiTheme="minorHAnsi" w:eastAsiaTheme="minorEastAsia" w:hAnsiTheme="minorHAnsi" w:cstheme="minorBidi"/>
          <w:b w:val="0"/>
          <w:bCs w:val="0"/>
          <w:color w:val="auto"/>
          <w:sz w:val="24"/>
          <w:szCs w:val="24"/>
        </w:rPr>
        <w:t xml:space="preserve">.  All results are presented in Supplementary </w:t>
      </w:r>
      <w:r w:rsidR="003B3167">
        <w:rPr>
          <w:rFonts w:asciiTheme="minorHAnsi" w:eastAsiaTheme="minorEastAsia" w:hAnsiTheme="minorHAnsi" w:cstheme="minorBidi"/>
          <w:b w:val="0"/>
          <w:bCs w:val="0"/>
          <w:color w:val="auto"/>
          <w:sz w:val="24"/>
          <w:szCs w:val="24"/>
        </w:rPr>
        <w:t>Table</w:t>
      </w:r>
      <w:r w:rsidR="00F346A2">
        <w:rPr>
          <w:rFonts w:asciiTheme="minorHAnsi" w:eastAsiaTheme="minorEastAsia" w:hAnsiTheme="minorHAnsi" w:cstheme="minorBidi"/>
          <w:b w:val="0"/>
          <w:bCs w:val="0"/>
          <w:color w:val="auto"/>
          <w:sz w:val="24"/>
          <w:szCs w:val="24"/>
        </w:rPr>
        <w:t xml:space="preserve"> 1, and </w:t>
      </w:r>
      <w:r w:rsidR="005208D2">
        <w:rPr>
          <w:rFonts w:asciiTheme="minorHAnsi" w:eastAsiaTheme="minorEastAsia" w:hAnsiTheme="minorHAnsi" w:cstheme="minorBidi"/>
          <w:b w:val="0"/>
          <w:bCs w:val="0"/>
          <w:color w:val="auto"/>
          <w:sz w:val="24"/>
          <w:szCs w:val="24"/>
        </w:rPr>
        <w:t>deposited</w:t>
      </w:r>
      <w:r w:rsidR="00F346A2">
        <w:rPr>
          <w:rFonts w:asciiTheme="minorHAnsi" w:eastAsiaTheme="minorEastAsia" w:hAnsiTheme="minorHAnsi" w:cstheme="minorBidi"/>
          <w:b w:val="0"/>
          <w:bCs w:val="0"/>
          <w:color w:val="auto"/>
          <w:sz w:val="24"/>
          <w:szCs w:val="24"/>
        </w:rPr>
        <w:t xml:space="preserve"> into the Gene Expression Omnibus as </w:t>
      </w:r>
      <w:commentRangeStart w:id="9"/>
      <w:r w:rsidR="00F346A2">
        <w:rPr>
          <w:rFonts w:asciiTheme="minorHAnsi" w:eastAsiaTheme="minorEastAsia" w:hAnsiTheme="minorHAnsi" w:cstheme="minorBidi"/>
          <w:b w:val="0"/>
          <w:bCs w:val="0"/>
          <w:color w:val="auto"/>
          <w:sz w:val="24"/>
          <w:szCs w:val="24"/>
        </w:rPr>
        <w:t>XXXX</w:t>
      </w:r>
      <w:commentRangeEnd w:id="9"/>
      <w:r w:rsidR="00F346A2">
        <w:rPr>
          <w:rStyle w:val="CommentReference"/>
          <w:rFonts w:asciiTheme="minorHAnsi" w:eastAsiaTheme="minorEastAsia" w:hAnsiTheme="minorHAnsi" w:cstheme="minorBidi"/>
          <w:b w:val="0"/>
          <w:bCs w:val="0"/>
          <w:color w:val="auto"/>
        </w:rPr>
        <w:commentReference w:id="9"/>
      </w:r>
      <w:r w:rsidR="00F346A2">
        <w:rPr>
          <w:rFonts w:asciiTheme="minorHAnsi" w:eastAsiaTheme="minorEastAsia" w:hAnsiTheme="minorHAnsi" w:cstheme="minorBidi"/>
          <w:b w:val="0"/>
          <w:bCs w:val="0"/>
          <w:color w:val="auto"/>
          <w:sz w:val="24"/>
          <w:szCs w:val="24"/>
        </w:rPr>
        <w:t>.</w:t>
      </w:r>
      <w:r w:rsidR="00800F89">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Pr>
          <w:rFonts w:asciiTheme="minorHAnsi" w:eastAsiaTheme="minorEastAsia" w:hAnsiTheme="minorHAnsi" w:cstheme="minorBidi"/>
          <w:b w:val="0"/>
          <w:bCs w:val="0"/>
          <w:color w:val="auto"/>
          <w:sz w:val="24"/>
          <w:szCs w:val="24"/>
        </w:rPr>
        <w:t>Biocarta</w:t>
      </w:r>
      <w:proofErr w:type="spellEnd"/>
      <w:r w:rsidR="00B421EE">
        <w:rPr>
          <w:rFonts w:asciiTheme="minorHAnsi" w:eastAsiaTheme="minorEastAsia" w:hAnsiTheme="minorHAnsi" w:cstheme="minorBidi"/>
          <w:b w:val="0"/>
          <w:bCs w:val="0"/>
          <w:color w:val="auto"/>
          <w:sz w:val="24"/>
          <w:szCs w:val="24"/>
        </w:rPr>
        <w:t xml:space="preserve">, </w:t>
      </w:r>
      <w:proofErr w:type="spellStart"/>
      <w:r w:rsidR="00631986">
        <w:rPr>
          <w:rFonts w:asciiTheme="minorHAnsi" w:eastAsiaTheme="minorEastAsia" w:hAnsiTheme="minorHAnsi" w:cstheme="minorBidi"/>
          <w:b w:val="0"/>
          <w:bCs w:val="0"/>
          <w:color w:val="auto"/>
          <w:sz w:val="24"/>
          <w:szCs w:val="24"/>
        </w:rPr>
        <w:t>Reactome</w:t>
      </w:r>
      <w:proofErr w:type="spellEnd"/>
      <w:r w:rsidR="00631986">
        <w:rPr>
          <w:rFonts w:asciiTheme="minorHAnsi" w:eastAsiaTheme="minorEastAsia" w:hAnsiTheme="minorHAnsi" w:cstheme="minorBidi"/>
          <w:b w:val="0"/>
          <w:bCs w:val="0"/>
          <w:color w:val="auto"/>
          <w:sz w:val="24"/>
          <w:szCs w:val="24"/>
        </w:rPr>
        <w:t xml:space="preserve">, </w:t>
      </w:r>
      <w:r w:rsidR="00B421EE">
        <w:rPr>
          <w:rFonts w:asciiTheme="minorHAnsi" w:eastAsiaTheme="minorEastAsia" w:hAnsiTheme="minorHAnsi" w:cstheme="minorBidi"/>
          <w:b w:val="0"/>
          <w:bCs w:val="0"/>
          <w:color w:val="auto"/>
          <w:sz w:val="24"/>
          <w:szCs w:val="24"/>
        </w:rPr>
        <w:t xml:space="preserve">TRANSFAC and CGP provided as part of </w:t>
      </w:r>
      <w:proofErr w:type="spellStart"/>
      <w:r w:rsidR="00B421EE">
        <w:rPr>
          <w:rFonts w:asciiTheme="minorHAnsi" w:eastAsiaTheme="minorEastAsia" w:hAnsiTheme="minorHAnsi" w:cstheme="minorBidi"/>
          <w:b w:val="0"/>
          <w:bCs w:val="0"/>
          <w:color w:val="auto"/>
          <w:sz w:val="24"/>
          <w:szCs w:val="24"/>
        </w:rPr>
        <w:t>MSigDB</w:t>
      </w:r>
      <w:proofErr w:type="spellEnd"/>
      <w:r w:rsidR="00B421EE">
        <w:rPr>
          <w:rFonts w:asciiTheme="minorHAnsi" w:eastAsiaTheme="minorEastAsia" w:hAnsiTheme="minorHAnsi" w:cstheme="minorBidi"/>
          <w:b w:val="0"/>
          <w:bCs w:val="0"/>
          <w:color w:val="auto"/>
          <w:sz w:val="24"/>
          <w:szCs w:val="24"/>
        </w:rPr>
        <w:t xml:space="preserve"> v6.2 </w:t>
      </w:r>
      <w:r w:rsidR="00B421EE">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Pr>
          <w:rFonts w:asciiTheme="minorHAnsi" w:eastAsiaTheme="minorEastAsia" w:hAnsiTheme="minorHAnsi" w:cstheme="minorBidi"/>
          <w:b w:val="0"/>
          <w:bCs w:val="0"/>
          <w:color w:val="auto"/>
          <w:sz w:val="24"/>
          <w:szCs w:val="24"/>
        </w:rPr>
        <w:fldChar w:fldCharType="separate"/>
      </w:r>
      <w:r w:rsidR="00B421EE" w:rsidRPr="00B421EE">
        <w:rPr>
          <w:rFonts w:asciiTheme="minorHAnsi" w:eastAsiaTheme="minorEastAsia" w:hAnsiTheme="minorHAnsi" w:cstheme="minorBidi"/>
          <w:b w:val="0"/>
          <w:bCs w:val="0"/>
          <w:noProof/>
          <w:color w:val="auto"/>
          <w:sz w:val="24"/>
          <w:szCs w:val="24"/>
        </w:rPr>
        <w:t>[44,45]</w:t>
      </w:r>
      <w:r w:rsidR="00B421EE">
        <w:rPr>
          <w:rFonts w:asciiTheme="minorHAnsi" w:eastAsiaTheme="minorEastAsia" w:hAnsiTheme="minorHAnsi" w:cstheme="minorBidi"/>
          <w:b w:val="0"/>
          <w:bCs w:val="0"/>
          <w:color w:val="auto"/>
          <w:sz w:val="24"/>
          <w:szCs w:val="24"/>
        </w:rPr>
        <w:fldChar w:fldCharType="end"/>
      </w:r>
      <w:r w:rsidR="00B421EE">
        <w:rPr>
          <w:rFonts w:asciiTheme="minorHAnsi" w:eastAsiaTheme="minorEastAsia" w:hAnsiTheme="minorHAnsi" w:cstheme="minorBidi"/>
          <w:b w:val="0"/>
          <w:bCs w:val="0"/>
          <w:color w:val="auto"/>
          <w:sz w:val="24"/>
          <w:szCs w:val="24"/>
        </w:rPr>
        <w:t xml:space="preserve">.  </w:t>
      </w:r>
      <w:r w:rsidR="00CB360B">
        <w:rPr>
          <w:rFonts w:asciiTheme="minorHAnsi" w:eastAsiaTheme="minorEastAsia" w:hAnsiTheme="minorHAnsi" w:cstheme="minorBidi"/>
          <w:b w:val="0"/>
          <w:bCs w:val="0"/>
          <w:color w:val="auto"/>
          <w:sz w:val="24"/>
          <w:szCs w:val="24"/>
        </w:rPr>
        <w:t>All pathways that met significance at an adjusted p-value of 0.25 are</w:t>
      </w:r>
      <w:r w:rsidR="00B421EE">
        <w:rPr>
          <w:rFonts w:asciiTheme="minorHAnsi" w:eastAsiaTheme="minorEastAsia" w:hAnsiTheme="minorHAnsi" w:cstheme="minorBidi"/>
          <w:b w:val="0"/>
          <w:bCs w:val="0"/>
          <w:color w:val="auto"/>
          <w:sz w:val="24"/>
          <w:szCs w:val="24"/>
        </w:rPr>
        <w:t xml:space="preserve"> </w:t>
      </w:r>
      <w:proofErr w:type="spellStart"/>
      <w:r w:rsidR="00B421EE">
        <w:rPr>
          <w:rFonts w:asciiTheme="minorHAnsi" w:eastAsiaTheme="minorEastAsia" w:hAnsiTheme="minorHAnsi" w:cstheme="minorBidi"/>
          <w:b w:val="0"/>
          <w:bCs w:val="0"/>
          <w:color w:val="auto"/>
          <w:sz w:val="24"/>
          <w:szCs w:val="24"/>
        </w:rPr>
        <w:t>are</w:t>
      </w:r>
      <w:proofErr w:type="spellEnd"/>
      <w:r w:rsidR="00B421EE">
        <w:rPr>
          <w:rFonts w:asciiTheme="minorHAnsi" w:eastAsiaTheme="minorEastAsia" w:hAnsiTheme="minorHAnsi" w:cstheme="minorBidi"/>
          <w:b w:val="0"/>
          <w:bCs w:val="0"/>
          <w:color w:val="auto"/>
          <w:sz w:val="24"/>
          <w:szCs w:val="24"/>
        </w:rPr>
        <w:t xml:space="preserve"> presented in Supplementary Table 2.</w:t>
      </w:r>
    </w:p>
    <w:p w14:paraId="7BC1C3E2" w14:textId="77777777" w:rsidR="00A269C3" w:rsidRDefault="00A269C3" w:rsidP="00F82FCB">
      <w:pPr>
        <w:pStyle w:val="Heading2"/>
      </w:pPr>
    </w:p>
    <w:p w14:paraId="4C294C40" w14:textId="07CDC315" w:rsidR="00F82FCB" w:rsidRPr="00A269C3" w:rsidRDefault="00F82FCB" w:rsidP="00F82FCB">
      <w:pPr>
        <w:pStyle w:val="Heading2"/>
        <w:rPr>
          <w:rFonts w:asciiTheme="minorHAnsi" w:eastAsiaTheme="minorEastAsia" w:hAnsiTheme="minorHAnsi" w:cstheme="minorBidi"/>
          <w:b w:val="0"/>
          <w:bCs w:val="0"/>
          <w:color w:val="auto"/>
          <w:sz w:val="24"/>
          <w:szCs w:val="24"/>
        </w:rPr>
      </w:pPr>
      <w:commentRangeStart w:id="10"/>
      <w:r>
        <w:t>NADH Staining of Muscle Sections</w:t>
      </w:r>
      <w:commentRangeEnd w:id="10"/>
      <w:r w:rsidR="00BA3BA0">
        <w:rPr>
          <w:rStyle w:val="CommentReference"/>
          <w:rFonts w:asciiTheme="minorHAnsi" w:eastAsiaTheme="minorEastAsia" w:hAnsiTheme="minorHAnsi" w:cstheme="minorBidi"/>
          <w:b w:val="0"/>
          <w:bCs w:val="0"/>
          <w:color w:val="auto"/>
        </w:rPr>
        <w:commentReference w:id="10"/>
      </w:r>
    </w:p>
    <w:p w14:paraId="25428308" w14:textId="03A99F67" w:rsidR="00AE30D5" w:rsidRDefault="00AE30D5" w:rsidP="00AE30D5">
      <w:pPr>
        <w:pStyle w:val="Heading2"/>
      </w:pPr>
      <w:r>
        <w:t>Statistical Analyses</w:t>
      </w:r>
    </w:p>
    <w:p w14:paraId="08382C47" w14:textId="0703E433" w:rsidR="00396BD8" w:rsidRPr="00396BD8" w:rsidRDefault="00D52992" w:rsidP="00396BD8">
      <w:r>
        <w:t>All statistical ana</w:t>
      </w:r>
      <w:r w:rsidR="00AC53AD">
        <w:t>lyses were performed using the R</w:t>
      </w:r>
      <w:r>
        <w:t xml:space="preserve">, version 3.2.2 </w:t>
      </w:r>
      <w:r>
        <w:fldChar w:fldCharType="begin" w:fldLock="1"/>
      </w:r>
      <w:r w:rsidR="00B421EE">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6]","plainTextFormattedCitation":"[46]","previouslyFormattedCitation":"[46]"},"properties":{"noteIndex":0},"schema":"https://github.com/citation-style-language/schema/raw/master/csl-citation.json"}</w:instrText>
      </w:r>
      <w:r>
        <w:fldChar w:fldCharType="separate"/>
      </w:r>
      <w:r w:rsidR="00B421EE" w:rsidRPr="00B421EE">
        <w:rPr>
          <w:noProof/>
        </w:rPr>
        <w:t>[46]</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B421EE">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7]","plainTextFormattedCitation":"[47]","previouslyFormattedCitation":"[47]"},"properties":{"noteIndex":0},"schema":"https://github.com/citation-style-language/schema/raw/master/csl-citation.json"}</w:instrText>
      </w:r>
      <w:r>
        <w:fldChar w:fldCharType="separate"/>
      </w:r>
      <w:r w:rsidR="00B421EE" w:rsidRPr="00B421EE">
        <w:rPr>
          <w:noProof/>
        </w:rPr>
        <w:t>[47]</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w:t>
      </w:r>
      <w:r>
        <w:lastRenderedPageBreak/>
        <w:t>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B421EE">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8,49]","plainTextFormattedCitation":"[48,49]","previouslyFormattedCitation":"[48,49]"},"properties":{"noteIndex":0},"schema":"https://github.com/citation-style-language/schema/raw/master/csl-citation.json"}</w:instrText>
      </w:r>
      <w:r w:rsidR="004E21CF">
        <w:fldChar w:fldCharType="separate"/>
      </w:r>
      <w:r w:rsidR="00B421EE" w:rsidRPr="00B421EE">
        <w:rPr>
          <w:noProof/>
        </w:rPr>
        <w:t>[48,49]</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B421EE">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0]","plainTextFormattedCitation":"[50]","previouslyFormattedCitation":"[50]"},"properties":{"noteIndex":0},"schema":"https://github.com/citation-style-language/schema/raw/master/csl-citation.json"}</w:instrText>
      </w:r>
      <w:r w:rsidR="00D05FF7">
        <w:fldChar w:fldCharType="separate"/>
      </w:r>
      <w:r w:rsidR="00B421EE" w:rsidRPr="00B421EE">
        <w:rPr>
          <w:noProof/>
        </w:rPr>
        <w:t>[50]</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1"/>
      <w:r>
        <w:t>Results</w:t>
      </w:r>
      <w:commentRangeEnd w:id="11"/>
      <w:r w:rsidR="0045183A">
        <w:rPr>
          <w:rStyle w:val="CommentReference"/>
          <w:rFonts w:asciiTheme="minorHAnsi" w:eastAsiaTheme="minorEastAsia" w:hAnsiTheme="minorHAnsi" w:cstheme="minorBidi"/>
          <w:b w:val="0"/>
          <w:bCs w:val="0"/>
          <w:color w:val="auto"/>
        </w:rPr>
        <w:commentReference w:id="11"/>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w:t>
      </w:r>
      <w:r w:rsidR="00C64A2D">
        <w:lastRenderedPageBreak/>
        <w:t xml:space="preserve">As shown in </w:t>
      </w:r>
      <w:commentRangeStart w:id="12"/>
      <w:r w:rsidR="00C64A2D">
        <w:t>Figure 1E</w:t>
      </w:r>
      <w:commentRangeEnd w:id="12"/>
      <w:r w:rsidR="00C64A2D">
        <w:rPr>
          <w:rStyle w:val="CommentReference"/>
        </w:rPr>
        <w:commentReference w:id="12"/>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072549AC"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B421EE">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51]","plainTextFormattedCitation":"[31,51]","previouslyFormattedCitation":"[31,51]"},"properties":{"noteIndex":0},"schema":"https://github.com/citation-style-language/schema/raw/master/csl-citation.json"}</w:instrText>
      </w:r>
      <w:r>
        <w:fldChar w:fldCharType="separate"/>
      </w:r>
      <w:r w:rsidR="00B421EE" w:rsidRPr="00B421EE">
        <w:rPr>
          <w:noProof/>
        </w:rPr>
        <w:t>[31,51]</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w:t>
      </w:r>
      <w:r w:rsidR="004B4AFF">
        <w:t>79</w:t>
      </w:r>
      <w:r w:rsidR="0038168E">
        <w:t>%</w:t>
      </w:r>
      <w:r w:rsidR="0022606C">
        <w:t xml:space="preserve"> and </w:t>
      </w:r>
      <w:r w:rsidR="0038168E">
        <w:t>7</w:t>
      </w:r>
      <w:r w:rsidR="004B4AFF">
        <w:t>6</w:t>
      </w:r>
      <w:r w:rsidR="0038168E">
        <w:t>% respectively,</w:t>
      </w:r>
      <w:r w:rsidR="00482AEB">
        <w:t xml:space="preserve"> each p&lt;</w:t>
      </w:r>
      <w:r w:rsidR="004B4AFF">
        <w:t>0.0001</w:t>
      </w:r>
      <w:r w:rsidR="00EE675F">
        <w:t xml:space="preserve">; </w:t>
      </w:r>
      <w:r w:rsidR="00B04B43">
        <w:t>Figure 2</w:t>
      </w:r>
      <w:r w:rsidR="009D095F">
        <w:t>C</w:t>
      </w:r>
      <w:r w:rsidR="0087648E">
        <w:t>).</w:t>
      </w:r>
    </w:p>
    <w:p w14:paraId="3AF0DF1B" w14:textId="77777777" w:rsidR="0087648E" w:rsidRDefault="0087648E" w:rsidP="0087648E"/>
    <w:p w14:paraId="7690800A" w14:textId="77777777" w:rsidR="007A6E04"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knockout mice were resistant 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In terms of lean mass, </w:t>
      </w:r>
      <w:r w:rsidR="00135321">
        <w:t xml:space="preserve">there were no significant differences with the knockout </w:t>
      </w:r>
      <w:r w:rsidR="00B04B43">
        <w:t>(Figure 3</w:t>
      </w:r>
      <w:r w:rsidR="003C3B52">
        <w:t>B</w:t>
      </w:r>
      <w:r w:rsidR="00135321">
        <w:t>, p=0.941</w:t>
      </w:r>
      <w:r>
        <w:t>)</w:t>
      </w:r>
      <w:r w:rsidR="00F72D7F">
        <w:t>, though as expected female lean mass was lower</w:t>
      </w:r>
      <w:r w:rsidR="003C3B52">
        <w:t xml:space="preserve"> than that of male mice</w:t>
      </w:r>
      <w:r w:rsidR="00F72D7F">
        <w:t>.</w:t>
      </w:r>
      <w:r>
        <w:t xml:space="preserve">  Upon sacrifice, fat pads were excised from these animals, and consistent with the body composition determinations, we observed a </w:t>
      </w:r>
      <w:r w:rsidR="00E11990">
        <w:t>75-80</w:t>
      </w:r>
      <w:r>
        <w:t>% reduction in perigonadal and inguinal fat pad mass for both males and females (all p&lt;</w:t>
      </w:r>
      <w:r w:rsidR="00E11990">
        <w:t>0.001</w:t>
      </w:r>
      <w:r w:rsidR="009454E4">
        <w:t>; Figure 3C</w:t>
      </w:r>
      <w:r>
        <w:t xml:space="preserve">).  </w:t>
      </w:r>
    </w:p>
    <w:p w14:paraId="5B53D118" w14:textId="77777777" w:rsidR="007A6E04" w:rsidRDefault="007A6E04" w:rsidP="0087648E"/>
    <w:p w14:paraId="15BC992A" w14:textId="391C451B" w:rsidR="00B04B43" w:rsidRDefault="009454E4" w:rsidP="0087648E">
      <w:r>
        <w:t xml:space="preserve">To test whether </w:t>
      </w:r>
      <w:r w:rsidR="009E23FE">
        <w:t>the reductions in fat mass</w:t>
      </w:r>
      <w:r>
        <w:t xml:space="preserve"> </w:t>
      </w:r>
      <w:r w:rsidR="009E23FE">
        <w:t>were</w:t>
      </w:r>
      <w:r>
        <w:t xml:space="preserve"> the result of </w:t>
      </w:r>
      <w:r w:rsidR="00A22BB0">
        <w:t>aberrant</w:t>
      </w:r>
      <w:r>
        <w:t xml:space="preserve"> fat accumulation in non-adipose tissue</w:t>
      </w:r>
      <w:r w:rsidR="009E23FE">
        <w:t xml:space="preserve">, or a form of lipodystrophy </w:t>
      </w:r>
      <w:r>
        <w:t xml:space="preserve">we performed insulin tolerance tests.  </w:t>
      </w:r>
      <w:r w:rsidR="00A22BB0">
        <w:t>As shown in Figure 3D, both</w:t>
      </w:r>
      <w:r w:rsidR="009F1160">
        <w:t xml:space="preserve"> male and female knockout mice were more insulin sensitive after </w:t>
      </w:r>
      <w:commentRangeStart w:id="13"/>
      <w:r w:rsidR="009F1160">
        <w:t xml:space="preserve">HFD treatment, </w:t>
      </w:r>
      <w:commentRangeEnd w:id="13"/>
      <w:r w:rsidR="00A22BB0">
        <w:rPr>
          <w:rStyle w:val="CommentReference"/>
        </w:rPr>
        <w:commentReference w:id="13"/>
      </w:r>
      <w:r w:rsidR="009F1160">
        <w:t>consistent with the hypothesis that the lower adiposity results in improved insulin sensitivity.</w:t>
      </w:r>
      <w:r w:rsidR="0087648E">
        <w:t xml:space="preserve">  These data support the hypothesis that muscle </w:t>
      </w:r>
      <w:r w:rsidR="0087648E">
        <w:rPr>
          <w:i/>
        </w:rPr>
        <w:t xml:space="preserve">Tsc1I </w:t>
      </w:r>
      <w:r w:rsidR="0087648E">
        <w:t xml:space="preserve">knockout prevents adipose tissue expansion during a high fat diet, </w:t>
      </w:r>
      <w:r w:rsidR="00EC0891">
        <w:t>and is consistent with elevated energy expenditure.</w:t>
      </w:r>
      <w:r w:rsidR="0087648E">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7E304453"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w:t>
      </w:r>
      <w:r w:rsidR="00496562">
        <w:t>4403</w:t>
      </w:r>
      <w:r>
        <w:t xml:space="preserve"> significantly differentially expressed genes in these animals, including </w:t>
      </w:r>
      <w:r w:rsidR="00496562">
        <w:t>2464</w:t>
      </w:r>
      <w:r>
        <w:t xml:space="preserve"> upregulated genes and </w:t>
      </w:r>
      <w:r w:rsidR="00496562">
        <w:t>1939</w:t>
      </w:r>
      <w:r>
        <w:t xml:space="preserve"> downregulated genes (see Supplementary Table 1</w:t>
      </w:r>
      <w:r w:rsidR="00834945">
        <w:t xml:space="preserve"> for complete list</w:t>
      </w:r>
      <w:r>
        <w:t xml:space="preserve">).  To gain some insights into the pathways and networks associated with these genes, we performed </w:t>
      </w:r>
      <w:r w:rsidR="00C21535">
        <w:t xml:space="preserve">gene-set enrichment analyses </w:t>
      </w:r>
      <w:r>
        <w:t>on this dataset</w:t>
      </w:r>
      <w:r w:rsidR="003F5B88">
        <w:t>, finding 674 differentially regulated gene sets</w:t>
      </w:r>
      <w:r w:rsidR="00DB5881">
        <w:t xml:space="preserve"> (see </w:t>
      </w:r>
      <w:r w:rsidR="00DB5881">
        <w:lastRenderedPageBreak/>
        <w:t>Supplementary Table 2)</w:t>
      </w:r>
      <w:r>
        <w:t xml:space="preserve">. </w:t>
      </w:r>
      <w:r w:rsidR="00DB5881">
        <w:t xml:space="preserve">Among the significantly enriched gene sets </w:t>
      </w:r>
      <w:r w:rsidR="00863DEF">
        <w:t xml:space="preserve">were </w:t>
      </w:r>
      <w:r>
        <w:t xml:space="preserve">genes regulated by </w:t>
      </w:r>
      <w:r w:rsidRPr="004D440C">
        <w:rPr>
          <w:i/>
        </w:rPr>
        <w:t>Tsc2</w:t>
      </w:r>
      <w:r>
        <w:t xml:space="preserve"> deletion in MEFs and by treatment with rapamycin </w:t>
      </w:r>
      <w:r>
        <w:fldChar w:fldCharType="begin" w:fldLock="1"/>
      </w:r>
      <w:r w:rsidR="00B421EE">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2,53]","plainTextFormattedCitation":"[52,53]","previouslyFormattedCitation":"[52,53]"},"properties":{"noteIndex":0},"schema":"https://github.com/citation-style-language/schema/raw/master/csl-citation.json"}</w:instrText>
      </w:r>
      <w:r>
        <w:fldChar w:fldCharType="separate"/>
      </w:r>
      <w:r w:rsidR="00B421EE" w:rsidRPr="00B421EE">
        <w:rPr>
          <w:noProof/>
        </w:rPr>
        <w:t>[52,53]</w:t>
      </w:r>
      <w:r>
        <w:fldChar w:fldCharType="end"/>
      </w:r>
      <w:r w:rsidR="007E574F">
        <w:t xml:space="preserve">, indicating there are a core set of mTORC1 dependent genes in many tissue types.  </w:t>
      </w:r>
      <w:r w:rsidR="00CC1398">
        <w:t>Consistent with this, we</w:t>
      </w:r>
      <w:r w:rsidR="007E574F">
        <w:t xml:space="preserve"> found that 58% of the differentially expressed genes in our muscles ov</w:t>
      </w:r>
      <w:bookmarkStart w:id="14" w:name="_GoBack"/>
      <w:bookmarkEnd w:id="14"/>
      <w:r w:rsidR="007E574F">
        <w:t xml:space="preserve">erlapped with differentially expressed genes in </w:t>
      </w:r>
      <w:r w:rsidR="007E574F">
        <w:rPr>
          <w:i/>
        </w:rPr>
        <w:t>Tsc2</w:t>
      </w:r>
      <w:r w:rsidR="007E574F">
        <w:t xml:space="preserve"> knockout MEFs </w:t>
      </w:r>
      <w:r w:rsidR="00C21535">
        <w:t>(</w:t>
      </w:r>
      <w:r w:rsidR="007E574F">
        <w:fldChar w:fldCharType="begin" w:fldLock="1"/>
      </w:r>
      <w:r w:rsidR="00B421EE">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3]","plainTextFormattedCitation":"[53]","previouslyFormattedCitation":"[53]"},"properties":{"noteIndex":0},"schema":"https://github.com/citation-style-language/schema/raw/master/csl-citation.json"}</w:instrText>
      </w:r>
      <w:r w:rsidR="007E574F">
        <w:fldChar w:fldCharType="separate"/>
      </w:r>
      <w:r w:rsidR="00B421EE" w:rsidRPr="00B421EE">
        <w:rPr>
          <w:noProof/>
        </w:rPr>
        <w:t>[53]</w:t>
      </w:r>
      <w:r w:rsidR="007E574F">
        <w:fldChar w:fldCharType="end"/>
      </w:r>
      <w:r w:rsidR="00C21535">
        <w:t xml:space="preserve">; </w:t>
      </w:r>
      <w:r w:rsidR="00F82FCB">
        <w:t xml:space="preserve">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B421EE">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4]","plainTextFormattedCitation":"[54]","previouslyFormattedCitation":"[54]"},"properties":{"noteIndex":0},"schema":"https://github.com/citation-style-language/schema/raw/master/csl-citation.json"}</w:instrText>
      </w:r>
      <w:r w:rsidR="007E574F">
        <w:fldChar w:fldCharType="separate"/>
      </w:r>
      <w:r w:rsidR="00B421EE" w:rsidRPr="00B421EE">
        <w:rPr>
          <w:noProof/>
        </w:rPr>
        <w:t>[54]</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0DA57750"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B421EE">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fldChar w:fldCharType="separate"/>
      </w:r>
      <w:r w:rsidR="00B421EE" w:rsidRPr="00B421EE">
        <w:rPr>
          <w:noProof/>
        </w:rPr>
        <w:t>[55–58]</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5"/>
      <w:r w:rsidR="004905D8">
        <w:t>ER</w:t>
      </w:r>
      <w:commentRangeEnd w:id="15"/>
      <w:r w:rsidR="006374B4">
        <w:rPr>
          <w:rStyle w:val="CommentReference"/>
        </w:rPr>
        <w:commentReference w:id="15"/>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er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lastRenderedPageBreak/>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71C32D5A"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B421EE">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9,60]","plainTextFormattedCitation":"[59,60]","previouslyFormattedCitation":"[59,60]"},"properties":{"noteIndex":0},"schema":"https://github.com/citation-style-language/schema/raw/master/csl-citation.json"}</w:instrText>
      </w:r>
      <w:r w:rsidR="006F352E">
        <w:fldChar w:fldCharType="separate"/>
      </w:r>
      <w:r w:rsidR="00B421EE" w:rsidRPr="00B421EE">
        <w:rPr>
          <w:noProof/>
        </w:rPr>
        <w:t>[59,60]</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B421EE">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61,62]","plainTextFormattedCitation":"[61,62]","previouslyFormattedCitation":"[61,62]"},"properties":{"noteIndex":0},"schema":"https://github.com/citation-style-language/schema/raw/master/csl-citation.json"}</w:instrText>
      </w:r>
      <w:r w:rsidR="00DD2A58">
        <w:fldChar w:fldCharType="separate"/>
      </w:r>
      <w:r w:rsidR="00B421EE" w:rsidRPr="00B421EE">
        <w:rPr>
          <w:noProof/>
        </w:rPr>
        <w:t>[61,62]</w:t>
      </w:r>
      <w:r w:rsidR="00DD2A58">
        <w:fldChar w:fldCharType="end"/>
      </w:r>
      <w:r w:rsidR="00DD2A58">
        <w:t>.</w:t>
      </w:r>
    </w:p>
    <w:p w14:paraId="7DB7B094" w14:textId="77777777" w:rsidR="00D86AFE" w:rsidRDefault="00D86AFE" w:rsidP="00D86AFE"/>
    <w:p w14:paraId="6320D5D1" w14:textId="01B80AC0"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B421EE">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3,64]","plainTextFormattedCitation":"[63,64]","previouslyFormattedCitation":"[63,64]"},"properties":{"noteIndex":0},"schema":"https://github.com/citation-style-language/schema/raw/master/csl-citation.json"}</w:instrText>
      </w:r>
      <w:r>
        <w:fldChar w:fldCharType="separate"/>
      </w:r>
      <w:r w:rsidR="00B421EE" w:rsidRPr="00B421EE">
        <w:rPr>
          <w:noProof/>
        </w:rPr>
        <w:t>[63,64]</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B421EE">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4–70]","plainTextFormattedCitation":"[64–70]","previouslyFormattedCitation":"[64–70]"},"properties":{"noteIndex":0},"schema":"https://github.com/citation-style-language/schema/raw/master/csl-citation.json"}</w:instrText>
      </w:r>
      <w:r w:rsidRPr="00CB1C98">
        <w:fldChar w:fldCharType="separate"/>
      </w:r>
      <w:r w:rsidR="00B421EE" w:rsidRPr="00B421EE">
        <w:rPr>
          <w:noProof/>
        </w:rPr>
        <w:t>[64–70]</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B421EE">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1–73]","plainTextFormattedCitation":"[71–73]","previouslyFormattedCitation":"[71–73]"},"properties":{"noteIndex":0},"schema":"https://github.com/citation-style-language/schema/raw/master/csl-citation.json"}</w:instrText>
      </w:r>
      <w:r w:rsidRPr="00CB1C98">
        <w:fldChar w:fldCharType="separate"/>
      </w:r>
      <w:r w:rsidR="00B421EE" w:rsidRPr="00B421EE">
        <w:rPr>
          <w:noProof/>
        </w:rPr>
        <w:t>[71–73]</w:t>
      </w:r>
      <w:r w:rsidRPr="00CB1C98">
        <w:fldChar w:fldCharType="end"/>
      </w:r>
      <w:r>
        <w:t xml:space="preserve">. </w:t>
      </w:r>
    </w:p>
    <w:p w14:paraId="41D0AC97" w14:textId="77777777" w:rsidR="007D1A22" w:rsidRDefault="007D1A22" w:rsidP="007D1A22"/>
    <w:p w14:paraId="7EB87ED1" w14:textId="481C4119"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B421EE">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4,75]","plainTextFormattedCitation":"[74,75]","previouslyFormattedCitation":"[74,75]"},"properties":{"noteIndex":0},"schema":"https://github.com/citation-style-language/schema/raw/master/csl-citation.json"}</w:instrText>
      </w:r>
      <w:r>
        <w:fldChar w:fldCharType="separate"/>
      </w:r>
      <w:r w:rsidR="00B421EE" w:rsidRPr="00B421EE">
        <w:rPr>
          <w:noProof/>
        </w:rPr>
        <w:t>[74,75]</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Furthermor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B421EE">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6,77]","plainTextFormattedCitation":"[27,76,77]","previouslyFormattedCitation":"[27,76,77]"},"properties":{"noteIndex":0},"schema":"https://github.com/citation-style-language/schema/raw/master/csl-citation.json"}</w:instrText>
      </w:r>
      <w:r w:rsidR="00CE7860">
        <w:fldChar w:fldCharType="separate"/>
      </w:r>
      <w:r w:rsidR="00B421EE" w:rsidRPr="00B421EE">
        <w:rPr>
          <w:noProof/>
        </w:rPr>
        <w:t>[27,76,77]</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7327353B"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B421EE">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8,79]","plainTextFormattedCitation":"[31,78,79]","previouslyFormattedCitation":"[31,78,79]"},"properties":{"noteIndex":0},"schema":"https://github.com/citation-style-language/schema/raw/master/csl-citation.json"}</w:instrText>
      </w:r>
      <w:r w:rsidR="002638F5">
        <w:fldChar w:fldCharType="separate"/>
      </w:r>
      <w:r w:rsidR="00B421EE" w:rsidRPr="00B421EE">
        <w:rPr>
          <w:noProof/>
        </w:rPr>
        <w:t>[31,78,79]</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B421EE">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0]","plainTextFormattedCitation":"[80]","previouslyFormattedCitation":"[80]"},"properties":{"noteIndex":0},"schema":"https://github.com/citation-style-language/schema/raw/master/csl-citation.json"}</w:instrText>
      </w:r>
      <w:r w:rsidR="00CD1EC4">
        <w:fldChar w:fldCharType="separate"/>
      </w:r>
      <w:r w:rsidR="00B421EE" w:rsidRPr="00B421EE">
        <w:rPr>
          <w:noProof/>
        </w:rPr>
        <w:t>[80]</w:t>
      </w:r>
      <w:r w:rsidR="00CD1EC4">
        <w:fldChar w:fldCharType="end"/>
      </w:r>
      <w:r w:rsidR="00CD1EC4">
        <w:t xml:space="preserve"> and with the observation that elevated free fatty acids can promote mitochondrial biogenesis </w:t>
      </w:r>
      <w:r w:rsidR="00CD1EC4">
        <w:fldChar w:fldCharType="begin" w:fldLock="1"/>
      </w:r>
      <w:r w:rsidR="00B421EE">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1]","plainTextFormattedCitation":"[81]","previouslyFormattedCitation":"[81]"},"properties":{"noteIndex":0},"schema":"https://github.com/citation-style-language/schema/raw/master/csl-citation.json"}</w:instrText>
      </w:r>
      <w:r w:rsidR="00CD1EC4">
        <w:fldChar w:fldCharType="separate"/>
      </w:r>
      <w:r w:rsidR="00B421EE" w:rsidRPr="00B421EE">
        <w:rPr>
          <w:noProof/>
        </w:rPr>
        <w:t>[81]</w:t>
      </w:r>
      <w:r w:rsidR="00CD1EC4">
        <w:fldChar w:fldCharType="end"/>
      </w:r>
      <w:r w:rsidR="00CD1EC4">
        <w:t xml:space="preserve">.  </w:t>
      </w:r>
      <w:r w:rsidR="00FD1D50">
        <w:t>Increased nutrient</w:t>
      </w:r>
      <w:r w:rsidR="002613DA">
        <w:t xml:space="preserve"> </w:t>
      </w:r>
      <w:r w:rsidR="00FD1D50">
        <w:t>uptake</w:t>
      </w:r>
      <w:r w:rsidR="002613DA">
        <w:t xml:space="preserve">, coupled with </w:t>
      </w:r>
      <w:r w:rsidR="002613DA">
        <w:lastRenderedPageBreak/>
        <w:t xml:space="preserve">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B421EE">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82]","plainTextFormattedCitation":"[55,82]","previouslyFormattedCitation":"[55,82]"},"properties":{"noteIndex":0},"schema":"https://github.com/citation-style-language/schema/raw/master/csl-citation.json"}</w:instrText>
      </w:r>
      <w:r w:rsidR="00FD1D50">
        <w:fldChar w:fldCharType="separate"/>
      </w:r>
      <w:r w:rsidR="00B421EE" w:rsidRPr="00B421EE">
        <w:rPr>
          <w:noProof/>
        </w:rPr>
        <w:t>[55,82]</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B421EE">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CD1EC4">
        <w:fldChar w:fldCharType="separate"/>
      </w:r>
      <w:r w:rsidR="00B421EE" w:rsidRPr="00B421EE">
        <w:rPr>
          <w:noProof/>
        </w:rPr>
        <w:t>[55–57]</w:t>
      </w:r>
      <w:r w:rsidR="00CD1EC4">
        <w:fldChar w:fldCharType="end"/>
      </w:r>
      <w:r w:rsidR="00412036">
        <w:t xml:space="preserve"> and prevention when it is overexpressed </w:t>
      </w:r>
      <w:r w:rsidR="00412036">
        <w:fldChar w:fldCharType="begin" w:fldLock="1"/>
      </w:r>
      <w:r w:rsidR="00B421EE">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412036">
        <w:fldChar w:fldCharType="separate"/>
      </w:r>
      <w:r w:rsidR="00B421EE" w:rsidRPr="00B421EE">
        <w:rPr>
          <w:noProof/>
        </w:rPr>
        <w:t>[58]</w:t>
      </w:r>
      <w:r w:rsidR="00412036">
        <w:fldChar w:fldCharType="end"/>
      </w:r>
      <w:r w:rsidR="00CD1EC4">
        <w:t xml:space="preserve">. </w:t>
      </w:r>
      <w:commentRangeStart w:id="16"/>
      <w:r w:rsidR="00CD1EC4">
        <w:t>As</w:t>
      </w:r>
      <w:commentRangeEnd w:id="16"/>
      <w:r w:rsidR="00804E7C">
        <w:rPr>
          <w:rStyle w:val="CommentReference"/>
        </w:rPr>
        <w:commentReference w:id="16"/>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7"/>
      <w:r w:rsidR="001E0A5E">
        <w:t xml:space="preserve">XXXX </w:t>
      </w:r>
      <w:commentRangeEnd w:id="17"/>
      <w:r w:rsidR="00E22913">
        <w:rPr>
          <w:rStyle w:val="CommentReference"/>
        </w:rPr>
        <w:commentReference w:id="17"/>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0D71F7BD" w14:textId="2959A329" w:rsidR="00B421EE" w:rsidRPr="00B421EE" w:rsidRDefault="00871236" w:rsidP="00B421EE">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B421EE" w:rsidRPr="00B421EE">
        <w:rPr>
          <w:rFonts w:ascii="Garamond" w:hAnsi="Garamond" w:cs="Times New Roman"/>
          <w:noProof/>
        </w:rPr>
        <w:t>[1]</w:t>
      </w:r>
      <w:r w:rsidR="00B421EE" w:rsidRPr="00B421EE">
        <w:rPr>
          <w:rFonts w:ascii="Garamond" w:hAnsi="Garamond" w:cs="Times New Roman"/>
          <w:noProof/>
        </w:rPr>
        <w:tab/>
        <w:t>World Health Organization., 2013. Obesity and Overweight. http://www.who.int/mediacentre/factsheets/fs311/en/.</w:t>
      </w:r>
    </w:p>
    <w:p w14:paraId="6839C388"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w:t>
      </w:r>
      <w:r w:rsidRPr="00B421EE">
        <w:rPr>
          <w:rFonts w:ascii="Garamond" w:hAnsi="Garamond" w:cs="Times New Roman"/>
          <w:noProof/>
        </w:rPr>
        <w:tab/>
        <w:t>Leibel, R.L., Hirsch, J., 1984. Diminished energy requirements in reduced-obese patients. Metabolism 33(2): 164–70, Doi: 10.1016/0026-0495(84)90130-6.</w:t>
      </w:r>
    </w:p>
    <w:p w14:paraId="0B0F2940"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w:t>
      </w:r>
      <w:r w:rsidRPr="00B421EE">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FAE44DB"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w:t>
      </w:r>
      <w:r w:rsidRPr="00B421EE">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3B945FC6"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w:t>
      </w:r>
      <w:r w:rsidRPr="00B421EE">
        <w:rPr>
          <w:rFonts w:ascii="Garamond" w:hAnsi="Garamond" w:cs="Times New Roman"/>
          <w:noProof/>
        </w:rPr>
        <w:tab/>
        <w:t xml:space="preserve">Bray, G.A., Smith, S.R., de Jonge, L., Xie, H., Rood, J., Martin, C.K., et al., 2012. Effect of dietary protein content on weight gain, energy expenditure, and body composition during overeating: a randomized controlled trial. JAMA 307(1): 47–55, </w:t>
      </w:r>
      <w:r w:rsidRPr="00B421EE">
        <w:rPr>
          <w:rFonts w:ascii="Garamond" w:hAnsi="Garamond" w:cs="Times New Roman"/>
          <w:noProof/>
        </w:rPr>
        <w:lastRenderedPageBreak/>
        <w:t>Doi: 10.1001/jama.2011.1918.</w:t>
      </w:r>
    </w:p>
    <w:p w14:paraId="462AFD14"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w:t>
      </w:r>
      <w:r w:rsidRPr="00B421EE">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7A3BD369"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w:t>
      </w:r>
      <w:r w:rsidRPr="00B421EE">
        <w:rPr>
          <w:rFonts w:ascii="Garamond" w:hAnsi="Garamond" w:cs="Times New Roman"/>
          <w:noProof/>
        </w:rPr>
        <w:tab/>
        <w:t>Efeyan, A., Comb, W.C., Sabatini, D.M., 2015. Nutrient-sensing mechanisms and pathways. Nature 517(7534): 302–10, Doi: 10.1038/nature14190.</w:t>
      </w:r>
    </w:p>
    <w:p w14:paraId="642A599B"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8]</w:t>
      </w:r>
      <w:r w:rsidRPr="00B421EE">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47BC6FE4"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9]</w:t>
      </w:r>
      <w:r w:rsidRPr="00B421EE">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31D5CD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0]</w:t>
      </w:r>
      <w:r w:rsidRPr="00B421EE">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87F63DF"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1]</w:t>
      </w:r>
      <w:r w:rsidRPr="00B421EE">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0A272B98"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2]</w:t>
      </w:r>
      <w:r w:rsidRPr="00B421EE">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1BC027EF"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3]</w:t>
      </w:r>
      <w:r w:rsidRPr="00B421EE">
        <w:rPr>
          <w:rFonts w:ascii="Garamond" w:hAnsi="Garamond" w:cs="Times New Roman"/>
          <w:noProof/>
        </w:rPr>
        <w:tab/>
        <w:t>Hatfield, I., Harvey, I., Yates, E.R., Redd, J.R., Reiter, L.T., Bridges, D., 2015. The role of TORC1 in muscle development in Drosophila. Scientific Reports 5: 9676, Doi: 10.1038/srep09676.</w:t>
      </w:r>
    </w:p>
    <w:p w14:paraId="35C8BAC4"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4]</w:t>
      </w:r>
      <w:r w:rsidRPr="00B421EE">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70B1BADB"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5]</w:t>
      </w:r>
      <w:r w:rsidRPr="00B421EE">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6D5A529A"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6]</w:t>
      </w:r>
      <w:r w:rsidRPr="00B421EE">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3D1FBF4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7]</w:t>
      </w:r>
      <w:r w:rsidRPr="00B421EE">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05F9DED6"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18]</w:t>
      </w:r>
      <w:r w:rsidRPr="00B421EE">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5DE67BA0"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lastRenderedPageBreak/>
        <w:t>[19]</w:t>
      </w:r>
      <w:r w:rsidRPr="00B421EE">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E2198B1"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0]</w:t>
      </w:r>
      <w:r w:rsidRPr="00B421EE">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9EBA9E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1]</w:t>
      </w:r>
      <w:r w:rsidRPr="00B421EE">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00E1B01B"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2]</w:t>
      </w:r>
      <w:r w:rsidRPr="00B421EE">
        <w:rPr>
          <w:rFonts w:ascii="Garamond" w:hAnsi="Garamond" w:cs="Times New Roman"/>
          <w:noProof/>
        </w:rPr>
        <w:tab/>
        <w:t>Gale, C.R., Martyn, C.N., Cooper, C., Sayer, A.A., 2007. Grip strength, body composition, and mortality. International Journal of Epidemiology 36(1): 228–35, Doi: 10.1093/ije/dyl224.</w:t>
      </w:r>
    </w:p>
    <w:p w14:paraId="6D2D9D39"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3]</w:t>
      </w:r>
      <w:r w:rsidRPr="00B421EE">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09F5945D"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4]</w:t>
      </w:r>
      <w:r w:rsidRPr="00B421EE">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D496E28"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5]</w:t>
      </w:r>
      <w:r w:rsidRPr="00B421EE">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7513BB1C"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6]</w:t>
      </w:r>
      <w:r w:rsidRPr="00B421EE">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0FE256C"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7]</w:t>
      </w:r>
      <w:r w:rsidRPr="00B421EE">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00EE6AA4"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8]</w:t>
      </w:r>
      <w:r w:rsidRPr="00B421EE">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57DD73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29]</w:t>
      </w:r>
      <w:r w:rsidRPr="00B421EE">
        <w:rPr>
          <w:rFonts w:ascii="Garamond" w:hAnsi="Garamond" w:cs="Times New Roman"/>
          <w:noProof/>
        </w:rPr>
        <w:tab/>
        <w:t>Rolfe, D.F., Brown, G.C., 1997. Cellular energy utilization and molecular origin of standard metabolic rate in mammals. Physiological Reviews 77(3): 731–58.</w:t>
      </w:r>
    </w:p>
    <w:p w14:paraId="57B63751"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0]</w:t>
      </w:r>
      <w:r w:rsidRPr="00B421EE">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474F7AB"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1]</w:t>
      </w:r>
      <w:r w:rsidRPr="00B421EE">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164E1B6A"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lastRenderedPageBreak/>
        <w:t>[32]</w:t>
      </w:r>
      <w:r w:rsidRPr="00B421EE">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4D7E5F23"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3]</w:t>
      </w:r>
      <w:r w:rsidRPr="00B421EE">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0414B34F"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4]</w:t>
      </w:r>
      <w:r w:rsidRPr="00B421EE">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292F9F43"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5]</w:t>
      </w:r>
      <w:r w:rsidRPr="00B421EE">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22FDA4B5"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6]</w:t>
      </w:r>
      <w:r w:rsidRPr="00B421EE">
        <w:rPr>
          <w:rFonts w:ascii="Garamond" w:hAnsi="Garamond" w:cs="Times New Roman"/>
          <w:noProof/>
        </w:rPr>
        <w:tab/>
        <w:t>Cuthbertson, D., Smith, K., Babraj, J., Leese, G., Waddell, T., Atherton, P., et al., 2005. Anabolic signaling deficits underlie amino acid resistance of wasting, aging muscle. The FASEB Journal</w:t>
      </w:r>
      <w:r w:rsidRPr="00B421EE">
        <w:rPr>
          <w:rFonts w:ascii="Times New Roman" w:hAnsi="Times New Roman" w:cs="Times New Roman"/>
          <w:noProof/>
        </w:rPr>
        <w:t> </w:t>
      </w:r>
      <w:r w:rsidRPr="00B421EE">
        <w:rPr>
          <w:rFonts w:ascii="Garamond" w:hAnsi="Garamond" w:cs="Times New Roman"/>
          <w:noProof/>
        </w:rPr>
        <w:t>: Official Publication of the Federation of American Societies for Experimental Biology 19(3): 422–4, Doi: 10.1096/fj.04-2640fje.</w:t>
      </w:r>
    </w:p>
    <w:p w14:paraId="77A485A6"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7]</w:t>
      </w:r>
      <w:r w:rsidRPr="00B421EE">
        <w:rPr>
          <w:rFonts w:ascii="Garamond" w:hAnsi="Garamond" w:cs="Times New Roman"/>
          <w:noProof/>
        </w:rPr>
        <w:tab/>
        <w:t>Tschöp, M.H., Speakman, J.R., Arch, J.R.S., Auwerx, J., Brüning, J.C.C., Chan, L., et al., 2011. A guide to analysis of mouse energy metabolism. Nature Methods 9(1): 57–63, Doi: 10.1038/nmeth.1806.</w:t>
      </w:r>
    </w:p>
    <w:p w14:paraId="7DA81F98"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8]</w:t>
      </w:r>
      <w:r w:rsidRPr="00B421EE">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5D118CF"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39]</w:t>
      </w:r>
      <w:r w:rsidRPr="00B421EE">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31B18A2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0]</w:t>
      </w:r>
      <w:r w:rsidRPr="00B421EE">
        <w:rPr>
          <w:rFonts w:ascii="Garamond" w:hAnsi="Garamond" w:cs="Times New Roman"/>
          <w:noProof/>
        </w:rPr>
        <w:tab/>
        <w:t>Kim, D., Pertea, G., Trapnell, C., Pimentel, H., Kelley, R., Salzberg, S.L., 2013. TopHat2: accurate alignment of transcriptomes in the presence of insertions, deletions and gene fusions. Genome Biology 14(4): R36, Doi: 10.1186/gb-2013-14-4-r36.</w:t>
      </w:r>
    </w:p>
    <w:p w14:paraId="030DC28E"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1]</w:t>
      </w:r>
      <w:r w:rsidRPr="00B421EE">
        <w:rPr>
          <w:rFonts w:ascii="Garamond" w:hAnsi="Garamond" w:cs="Times New Roman"/>
          <w:noProof/>
        </w:rPr>
        <w:tab/>
        <w:t>Langmead, B., Trapnell, C., Pop, M., Salzberg, S.L., 2009. Ultrafast and memory-efficient alignment of short DNA sequences to the human genome. Genome Biology 10(3): R25, Doi: 10.1186/gb-2009-10-3-r25.</w:t>
      </w:r>
    </w:p>
    <w:p w14:paraId="41ED6088"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2]</w:t>
      </w:r>
      <w:r w:rsidRPr="00B421EE">
        <w:rPr>
          <w:rFonts w:ascii="Garamond" w:hAnsi="Garamond" w:cs="Times New Roman"/>
          <w:noProof/>
        </w:rPr>
        <w:tab/>
        <w:t>Anders, S., Pyl, P.T., Huber, W., 2015. HTSeq-A Python framework to work with high-throughput sequencing data. Bioinformatics 31(2): 166–9, Doi: 10.1093/bioinformatics/btu638.</w:t>
      </w:r>
    </w:p>
    <w:p w14:paraId="4A9D1BEC"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3]</w:t>
      </w:r>
      <w:r w:rsidRPr="00B421EE">
        <w:rPr>
          <w:rFonts w:ascii="Garamond" w:hAnsi="Garamond" w:cs="Times New Roman"/>
          <w:noProof/>
        </w:rPr>
        <w:tab/>
        <w:t>Love, M.I., Huber, W., Anders, S., 2014. Moderated estimation of fold change and dispersion for RNA-seq data with DESeq2. Genome Biology 15(12): 550, Doi: 10.1186/s13059-014-0550-8.</w:t>
      </w:r>
    </w:p>
    <w:p w14:paraId="0845076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4]</w:t>
      </w:r>
      <w:r w:rsidRPr="00B421EE">
        <w:rPr>
          <w:rFonts w:ascii="Garamond" w:hAnsi="Garamond" w:cs="Times New Roman"/>
          <w:noProof/>
        </w:rPr>
        <w:tab/>
        <w:t xml:space="preserve">Subramanian, A., Tamayo, P., Mootha, V.K., Mukherjee, S., Ebert, B.L., Gillette, M.A., et al., 2005. Gene set enrichment analysis: a knowledge-based approach for </w:t>
      </w:r>
      <w:r w:rsidRPr="00B421EE">
        <w:rPr>
          <w:rFonts w:ascii="Garamond" w:hAnsi="Garamond" w:cs="Times New Roman"/>
          <w:noProof/>
        </w:rPr>
        <w:lastRenderedPageBreak/>
        <w:t>interpreting genome-wide expression profiles. Proceedings of the National Academy of Sciences of the United States of America 102(43): 15545–50, Doi: 10.1073/pnas.0506580102.</w:t>
      </w:r>
    </w:p>
    <w:p w14:paraId="5B39A5A6"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5]</w:t>
      </w:r>
      <w:r w:rsidRPr="00B421EE">
        <w:rPr>
          <w:rFonts w:ascii="Garamond" w:hAnsi="Garamond" w:cs="Times New Roman"/>
          <w:noProof/>
        </w:rPr>
        <w:tab/>
        <w:t>Liberzon, A., Subramanian, A., Pinchback, R., Thorvaldsdóttir, H., Tamayo, P., Mesirov, J.P., 2011. Molecular signatures database (MSigDB) 3.0. Bioinformatics 27(12): 1739–40, Doi: 10.1093/bioinformatics/btr260.</w:t>
      </w:r>
    </w:p>
    <w:p w14:paraId="4D94CA1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6]</w:t>
      </w:r>
      <w:r w:rsidRPr="00B421EE">
        <w:rPr>
          <w:rFonts w:ascii="Garamond" w:hAnsi="Garamond" w:cs="Times New Roman"/>
          <w:noProof/>
        </w:rPr>
        <w:tab/>
        <w:t>R Core Team., 2013. R: A Language and Environment for Statistical Computing.</w:t>
      </w:r>
    </w:p>
    <w:p w14:paraId="6019A6B3"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7]</w:t>
      </w:r>
      <w:r w:rsidRPr="00B421EE">
        <w:rPr>
          <w:rFonts w:ascii="Garamond" w:hAnsi="Garamond" w:cs="Times New Roman"/>
          <w:noProof/>
        </w:rPr>
        <w:tab/>
        <w:t>Bates, D.M., Mächler, M., Bolker, B., Walker, S., 2014. Fitting Linear Mixed-Effects Models using lme4. ArXiv 1406.5823: 1–51.</w:t>
      </w:r>
    </w:p>
    <w:p w14:paraId="531D12C5"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8]</w:t>
      </w:r>
      <w:r w:rsidRPr="00B421EE">
        <w:rPr>
          <w:rFonts w:ascii="Garamond" w:hAnsi="Garamond" w:cs="Times New Roman"/>
          <w:noProof/>
        </w:rPr>
        <w:tab/>
        <w:t>Therneau, T.M., Grambsch, P.M., 2000. Modeling Survival Data: Extending the Cox Model. New York, NY: Springer New York.</w:t>
      </w:r>
    </w:p>
    <w:p w14:paraId="1D65DF11"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49]</w:t>
      </w:r>
      <w:r w:rsidRPr="00B421EE">
        <w:rPr>
          <w:rFonts w:ascii="Garamond" w:hAnsi="Garamond" w:cs="Times New Roman"/>
          <w:noProof/>
        </w:rPr>
        <w:tab/>
        <w:t>Therneau, T., 2012. A Package for Survival Analysis in S. R package version. Survival.</w:t>
      </w:r>
    </w:p>
    <w:p w14:paraId="682B5E4C"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0]</w:t>
      </w:r>
      <w:r w:rsidRPr="00B421EE">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62CD829E"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1]</w:t>
      </w:r>
      <w:r w:rsidRPr="00B421EE">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0118CEA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2]</w:t>
      </w:r>
      <w:r w:rsidRPr="00B421EE">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FBC9BAF"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3]</w:t>
      </w:r>
      <w:r w:rsidRPr="00B421EE">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71AD5932"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4]</w:t>
      </w:r>
      <w:r w:rsidRPr="00B421EE">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2243C99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5]</w:t>
      </w:r>
      <w:r w:rsidRPr="00B421EE">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D996FD0"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6]</w:t>
      </w:r>
      <w:r w:rsidRPr="00B421EE">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22633CC1"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7]</w:t>
      </w:r>
      <w:r w:rsidRPr="00B421EE">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541E88CF"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8]</w:t>
      </w:r>
      <w:r w:rsidRPr="00B421EE">
        <w:rPr>
          <w:rFonts w:ascii="Garamond" w:hAnsi="Garamond" w:cs="Times New Roman"/>
          <w:noProof/>
        </w:rPr>
        <w:tab/>
        <w:t>Maurya, S.K., Periasamy, M., 2015. Sarcolipin is a novel regulator of muscle metabolism and obesity. Pharmacological Research 102: 270–5, Doi: 10.1016/j.phrs.2015.10.020.</w:t>
      </w:r>
    </w:p>
    <w:p w14:paraId="32735F1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59]</w:t>
      </w:r>
      <w:r w:rsidRPr="00B421EE">
        <w:rPr>
          <w:rFonts w:ascii="Garamond" w:hAnsi="Garamond" w:cs="Times New Roman"/>
          <w:noProof/>
        </w:rPr>
        <w:tab/>
        <w:t xml:space="preserve">Goodpaster, B.H., He, J., Watkins, S., Kelley, D.E., 2001. Skeletal muscle lipid </w:t>
      </w:r>
      <w:r w:rsidRPr="00B421EE">
        <w:rPr>
          <w:rFonts w:ascii="Garamond" w:hAnsi="Garamond" w:cs="Times New Roman"/>
          <w:noProof/>
        </w:rPr>
        <w:lastRenderedPageBreak/>
        <w:t>content and insulin resistance: Evidence for a paradox in endurance-trained athletes. Journal of Clinical Endocrinology and Metabolism 86(12): 5755–61, Doi: 10.1210/jc.86.12.5755.</w:t>
      </w:r>
    </w:p>
    <w:p w14:paraId="0F13D2CB"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0]</w:t>
      </w:r>
      <w:r w:rsidRPr="00B421EE">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068A7CA2"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1]</w:t>
      </w:r>
      <w:r w:rsidRPr="00B421EE">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09DBFFE3"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2]</w:t>
      </w:r>
      <w:r w:rsidRPr="00B421EE">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7F4614F"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3]</w:t>
      </w:r>
      <w:r w:rsidRPr="00B421EE">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5545F63B"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4]</w:t>
      </w:r>
      <w:r w:rsidRPr="00B421EE">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780409CD"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5]</w:t>
      </w:r>
      <w:r w:rsidRPr="00B421EE">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4DF8EB8B"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6]</w:t>
      </w:r>
      <w:r w:rsidRPr="00B421EE">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617106E4"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7]</w:t>
      </w:r>
      <w:r w:rsidRPr="00B421EE">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48223909"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8]</w:t>
      </w:r>
      <w:r w:rsidRPr="00B421EE">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63F2F0CC"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69]</w:t>
      </w:r>
      <w:r w:rsidRPr="00B421EE">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7A0CBCD7"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0]</w:t>
      </w:r>
      <w:r w:rsidRPr="00B421EE">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55B5722D"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1]</w:t>
      </w:r>
      <w:r w:rsidRPr="00B421EE">
        <w:rPr>
          <w:rFonts w:ascii="Garamond" w:hAnsi="Garamond" w:cs="Times New Roman"/>
          <w:noProof/>
        </w:rPr>
        <w:tab/>
        <w:t xml:space="preserve">Giannakou, M.E., Goss, M., Jünger, M.A., Hafen, E., Leevers, S.J., Partridge, L., 2004. </w:t>
      </w:r>
      <w:r w:rsidRPr="00B421EE">
        <w:rPr>
          <w:rFonts w:ascii="Garamond" w:hAnsi="Garamond" w:cs="Times New Roman"/>
          <w:noProof/>
        </w:rPr>
        <w:lastRenderedPageBreak/>
        <w:t>Long-lived Drosophila with overexpressed dFOXO in adult fat body. Science 305(5682): 361, Doi: 10.1126/science.1098219.</w:t>
      </w:r>
    </w:p>
    <w:p w14:paraId="2CE9FBBF"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2]</w:t>
      </w:r>
      <w:r w:rsidRPr="00B421EE">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276B883C"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3]</w:t>
      </w:r>
      <w:r w:rsidRPr="00B421EE">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635621F6"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4]</w:t>
      </w:r>
      <w:r w:rsidRPr="00B421EE">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7A61D519"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5]</w:t>
      </w:r>
      <w:r w:rsidRPr="00B421EE">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6390E28"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6]</w:t>
      </w:r>
      <w:r w:rsidRPr="00B421EE">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25E0C191"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7]</w:t>
      </w:r>
      <w:r w:rsidRPr="00B421EE">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3A6E9185"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8]</w:t>
      </w:r>
      <w:r w:rsidRPr="00B421EE">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ED17DD9"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79]</w:t>
      </w:r>
      <w:r w:rsidRPr="00B421EE">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05D5C235"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80]</w:t>
      </w:r>
      <w:r w:rsidRPr="00B421EE">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4880C98" w14:textId="77777777" w:rsidR="00B421EE" w:rsidRPr="00B421EE" w:rsidRDefault="00B421EE" w:rsidP="00B421EE">
      <w:pPr>
        <w:widowControl w:val="0"/>
        <w:autoSpaceDE w:val="0"/>
        <w:autoSpaceDN w:val="0"/>
        <w:adjustRightInd w:val="0"/>
        <w:spacing w:before="100" w:after="100"/>
        <w:ind w:left="640" w:hanging="640"/>
        <w:rPr>
          <w:rFonts w:ascii="Garamond" w:hAnsi="Garamond" w:cs="Times New Roman"/>
          <w:noProof/>
        </w:rPr>
      </w:pPr>
      <w:r w:rsidRPr="00B421EE">
        <w:rPr>
          <w:rFonts w:ascii="Garamond" w:hAnsi="Garamond" w:cs="Times New Roman"/>
          <w:noProof/>
        </w:rPr>
        <w:t>[81]</w:t>
      </w:r>
      <w:r w:rsidRPr="00B421EE">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22581CE8" w14:textId="77777777" w:rsidR="00B421EE" w:rsidRPr="00B421EE" w:rsidRDefault="00B421EE" w:rsidP="00B421EE">
      <w:pPr>
        <w:widowControl w:val="0"/>
        <w:autoSpaceDE w:val="0"/>
        <w:autoSpaceDN w:val="0"/>
        <w:adjustRightInd w:val="0"/>
        <w:spacing w:before="100" w:after="100"/>
        <w:ind w:left="640" w:hanging="640"/>
        <w:rPr>
          <w:rFonts w:ascii="Garamond" w:hAnsi="Garamond"/>
          <w:noProof/>
        </w:rPr>
      </w:pPr>
      <w:r w:rsidRPr="00B421EE">
        <w:rPr>
          <w:rFonts w:ascii="Garamond" w:hAnsi="Garamond" w:cs="Times New Roman"/>
          <w:noProof/>
        </w:rPr>
        <w:t>[82]</w:t>
      </w:r>
      <w:r w:rsidRPr="00B421EE">
        <w:rPr>
          <w:rFonts w:ascii="Garamond" w:hAnsi="Garamond" w:cs="Times New Roman"/>
          <w:noProof/>
        </w:rPr>
        <w:tab/>
        <w:t xml:space="preserve">Sahoo, S.K., Shaikh, S.A., Sopariwala, D.H., Bal, N.C., Periasamy, M., 2013. Sarcolipin Protein Interaction with Sarco(endo)plasmic Reticulum Ca2+ATPase (SERCA) Is Distinct from Phospholamban Protein, and Only Sarcolipin Can Promote Uncoupling of the SERCA Pump. Journal of Biological Chemistry 288(10): </w:t>
      </w:r>
      <w:r w:rsidRPr="00B421EE">
        <w:rPr>
          <w:rFonts w:ascii="Garamond" w:hAnsi="Garamond" w:cs="Times New Roman"/>
          <w:noProof/>
        </w:rPr>
        <w:lastRenderedPageBreak/>
        <w:t>6881–9, Doi: 10.1074/jbc.M112.436915.</w:t>
      </w:r>
    </w:p>
    <w:p w14:paraId="22D37FF9" w14:textId="42321BA2" w:rsidR="00871236" w:rsidRPr="005149B5" w:rsidRDefault="00871236" w:rsidP="00B421EE">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1D047720" w:rsidR="003E7617" w:rsidRPr="007C4F6A" w:rsidRDefault="003E7617" w:rsidP="003E7617">
      <w:commentRangeStart w:id="18"/>
      <w:r w:rsidRPr="00C10DEF">
        <w:rPr>
          <w:b/>
        </w:rPr>
        <w:t xml:space="preserve">Figure 1: </w:t>
      </w:r>
      <w:r w:rsidR="006D6803">
        <w:rPr>
          <w:b/>
        </w:rPr>
        <w:t xml:space="preserve">mTORC1 </w:t>
      </w:r>
      <w:r w:rsidR="00F200DF">
        <w:rPr>
          <w:b/>
        </w:rPr>
        <w:t>regulates energy expenditure.</w:t>
      </w:r>
      <w:commentRangeEnd w:id="18"/>
      <w:r w:rsidR="008F7204">
        <w:rPr>
          <w:rStyle w:val="CommentReference"/>
        </w:rPr>
        <w:commentReference w:id="18"/>
      </w:r>
    </w:p>
    <w:p w14:paraId="41AFEE05" w14:textId="77777777" w:rsidR="000711BE" w:rsidRDefault="000711BE" w:rsidP="003E7617"/>
    <w:p w14:paraId="77F02DE0" w14:textId="7B79C4B1"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w:t>
      </w:r>
      <w:r w:rsidR="00B509CA">
        <w:t>.</w:t>
      </w:r>
      <w:r w:rsidR="00DB6758">
        <w:t xml:space="preserve">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4744F3">
        <w:t>Mann-Whitney</w:t>
      </w:r>
      <w:r w:rsidR="00DB6758">
        <w:t xml:space="preserve"> test (C</w:t>
      </w:r>
      <w:r w:rsidR="004744F3">
        <w:t>, due to lack of normality</w:t>
      </w:r>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442A8E04" w:rsidR="005008B3" w:rsidRPr="00BC2B3A" w:rsidRDefault="005008B3" w:rsidP="003E7617">
      <w:r w:rsidRPr="00C10DEF">
        <w:rPr>
          <w:b/>
        </w:rPr>
        <w:t xml:space="preserve">Figure 3: </w:t>
      </w:r>
      <w:r w:rsidR="005B6033">
        <w:rPr>
          <w:b/>
        </w:rPr>
        <w:t xml:space="preserve">Muscle </w:t>
      </w:r>
      <w:r w:rsidR="005B6033" w:rsidRPr="005B6033">
        <w:rPr>
          <w:b/>
          <w:i/>
        </w:rPr>
        <w:t>Tsc1</w:t>
      </w:r>
      <w:r w:rsidR="005B6033">
        <w:rPr>
          <w:b/>
        </w:rPr>
        <w:t xml:space="preserve"> Knockout mice are resistant to diet-induced obesity and insulin resistance. </w:t>
      </w:r>
      <w:r w:rsidR="005B6033">
        <w:t>C) Fat pad weights at sacrifice.</w:t>
      </w:r>
      <w:r w:rsidR="00901963">
        <w:t xml:space="preserve">  Statistical significance (p&lt;0.05, n=5/7) was determined via a </w:t>
      </w:r>
      <w:r w:rsidR="005B6033">
        <w:t xml:space="preserve">Welch’s </w:t>
      </w:r>
      <w:r w:rsidR="005B6033">
        <w:rPr>
          <w:i/>
        </w:rPr>
        <w:t>t</w:t>
      </w:r>
      <w:r w:rsidR="00901963">
        <w:t xml:space="preserve"> test </w:t>
      </w:r>
      <w:r w:rsidR="005B6033">
        <w:t xml:space="preserve"> (C, males), a Mann-Whitney </w:t>
      </w:r>
      <w:r w:rsidR="00901963">
        <w:t>(C</w:t>
      </w:r>
      <w:r w:rsidR="005B6033">
        <w:t>, females, due to lack of normality).</w:t>
      </w:r>
    </w:p>
    <w:p w14:paraId="78490DD6" w14:textId="1867AE88" w:rsidR="00B4522B" w:rsidRDefault="00B4522B" w:rsidP="003E7617"/>
    <w:p w14:paraId="5C9F6721" w14:textId="521945EA" w:rsidR="006821D8" w:rsidRPr="007307B3" w:rsidRDefault="006821D8" w:rsidP="003E7617">
      <w:r w:rsidRPr="007307B3">
        <w:rPr>
          <w:b/>
        </w:rPr>
        <w:t xml:space="preserve">Figure 4: Transcriptional changes </w:t>
      </w:r>
      <w:r w:rsidR="007307B3" w:rsidRPr="007307B3">
        <w:rPr>
          <w:b/>
        </w:rPr>
        <w:t xml:space="preserve">in </w:t>
      </w:r>
      <w:r w:rsidR="007307B3" w:rsidRPr="007307B3">
        <w:rPr>
          <w:b/>
          <w:i/>
        </w:rPr>
        <w:t xml:space="preserve">Tsc1 </w:t>
      </w:r>
      <w:r w:rsidR="007307B3" w:rsidRPr="007307B3">
        <w:rPr>
          <w:b/>
        </w:rPr>
        <w:t>knockout muscles.</w:t>
      </w:r>
      <w:r w:rsidR="007307B3">
        <w:rPr>
          <w:b/>
        </w:rPr>
        <w:t xml:space="preserve">  </w:t>
      </w:r>
      <w:r w:rsidR="007307B3">
        <w:t>A) Plot of fold change versus expression, red indicates genes that are significantly different (FDR q &lt; 0.05).</w:t>
      </w:r>
    </w:p>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28FAD026" w:rsidR="00A01F29" w:rsidRDefault="00A01F29" w:rsidP="003E7617">
      <w:r w:rsidRPr="00A01F29">
        <w:rPr>
          <w:b/>
        </w:rPr>
        <w:t xml:space="preserve">Supplementary Table 1: Gene expression differences in muscle </w:t>
      </w:r>
      <w:r w:rsidRPr="00A01F29">
        <w:rPr>
          <w:b/>
          <w:i/>
        </w:rPr>
        <w:t xml:space="preserve">Tsc1 </w:t>
      </w:r>
      <w:r w:rsidRPr="00A01F29">
        <w:rPr>
          <w:b/>
        </w:rPr>
        <w:t xml:space="preserve">knockout quadriceps.  </w:t>
      </w:r>
      <w:r w:rsidR="00406E98">
        <w:t>Full results of differential expression analysis.</w:t>
      </w:r>
    </w:p>
    <w:p w14:paraId="39100E02" w14:textId="37F63227" w:rsidR="00406E98" w:rsidRDefault="00406E98" w:rsidP="003E7617"/>
    <w:p w14:paraId="3C0AE787" w14:textId="5440931C" w:rsidR="00406E98" w:rsidRDefault="00406E98" w:rsidP="00406E98">
      <w:r w:rsidRPr="00A01F29">
        <w:rPr>
          <w:b/>
        </w:rPr>
        <w:t xml:space="preserve">Supplementary Table </w:t>
      </w:r>
      <w:r>
        <w:rPr>
          <w:b/>
        </w:rPr>
        <w:t>2</w:t>
      </w:r>
      <w:r w:rsidRPr="00A01F29">
        <w:rPr>
          <w:b/>
        </w:rPr>
        <w:t xml:space="preserve">: </w:t>
      </w:r>
      <w:r>
        <w:rPr>
          <w:b/>
        </w:rPr>
        <w:t xml:space="preserve">Gene set enrichment analysis of </w:t>
      </w:r>
      <w:r>
        <w:rPr>
          <w:b/>
          <w:i/>
        </w:rPr>
        <w:t>Tsc1</w:t>
      </w:r>
      <w:r>
        <w:rPr>
          <w:b/>
        </w:rPr>
        <w:t xml:space="preserve"> knockout quadriceps</w:t>
      </w:r>
      <w:r w:rsidRPr="00A01F29">
        <w:rPr>
          <w:b/>
        </w:rPr>
        <w:t xml:space="preserve">.  </w:t>
      </w:r>
      <w:r>
        <w:t xml:space="preserve">All pathways that met an adjusted p-value of 0.25 are </w:t>
      </w:r>
      <w:r w:rsidR="001174FB">
        <w:t>shown.  NES (net enrichment score) indicates pathway effect size with positive numbers indicating positive enrichment of this gene set in these data.  Gene details are the genes which drove this positive or negative association.</w:t>
      </w:r>
      <w:r w:rsidR="00D4462C">
        <w:t xml:space="preserve">  Both nominal (NOM) and FDR adjusted (FDR) p/q values are shown.</w:t>
      </w:r>
    </w:p>
    <w:p w14:paraId="7AEECA52" w14:textId="77777777" w:rsidR="00406E98" w:rsidRPr="00406E98" w:rsidRDefault="00406E98" w:rsidP="003E7617"/>
    <w:sectPr w:rsidR="00406E98" w:rsidRPr="00406E98"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3"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4"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5"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6" w:author="Dave Bridges" w:date="2019-03-01T12:49:00Z" w:initials="DB">
    <w:p w14:paraId="1CCD1F8A" w14:textId="6AE1A8C0" w:rsidR="00365FE9" w:rsidRDefault="00365FE9">
      <w:pPr>
        <w:pStyle w:val="CommentText"/>
      </w:pPr>
      <w:r>
        <w:rPr>
          <w:rStyle w:val="CommentReference"/>
        </w:rPr>
        <w:annotationRef/>
      </w:r>
      <w:r>
        <w:t>Erin please write this section for the ITT’s on the HFD mice (what ages, what does of insulin, how long were they fasted).</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8" w:author="Dave Bridges" w:date="2019-03-04T10:18:00Z" w:initials="DB">
    <w:p w14:paraId="695813AD" w14:textId="7FD12BA0" w:rsidR="00A269C3" w:rsidRDefault="00A269C3">
      <w:pPr>
        <w:pStyle w:val="CommentText"/>
      </w:pPr>
      <w:r>
        <w:rPr>
          <w:rStyle w:val="CommentReference"/>
        </w:rPr>
        <w:annotationRef/>
      </w:r>
      <w:r>
        <w:t>Update with antibodies and RRIDs</w:t>
      </w:r>
    </w:p>
  </w:comment>
  <w:comment w:id="9" w:author="Dave Bridges" w:date="2019-03-04T10:30:00Z" w:initials="DB">
    <w:p w14:paraId="1B8ECEAF" w14:textId="460A86D2" w:rsidR="00F346A2" w:rsidRDefault="00F346A2">
      <w:pPr>
        <w:pStyle w:val="CommentText"/>
      </w:pPr>
      <w:r>
        <w:rPr>
          <w:rStyle w:val="CommentReference"/>
        </w:rPr>
        <w:annotationRef/>
      </w:r>
      <w:r>
        <w:t>Quynh please add the accession number for this study</w:t>
      </w:r>
    </w:p>
  </w:comment>
  <w:comment w:id="10" w:author="Dave Bridges" w:date="2016-06-09T17:16:00Z" w:initials="DB">
    <w:p w14:paraId="55D27F74" w14:textId="7BAE1ABA" w:rsidR="00BA3BA0" w:rsidRDefault="00BA3BA0">
      <w:pPr>
        <w:pStyle w:val="CommentText"/>
      </w:pPr>
      <w:r>
        <w:rPr>
          <w:rStyle w:val="CommentReference"/>
        </w:rPr>
        <w:annotationRef/>
      </w:r>
      <w:r>
        <w:t>Erin please write</w:t>
      </w:r>
    </w:p>
  </w:comment>
  <w:comment w:id="11"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2" w:author="Dave Bridges" w:date="2019-01-30T09:37:00Z" w:initials="DB">
    <w:p w14:paraId="243B2BC8" w14:textId="65B70365" w:rsidR="00C64A2D" w:rsidRDefault="00C64A2D">
      <w:pPr>
        <w:pStyle w:val="CommentText"/>
      </w:pPr>
      <w:r>
        <w:rPr>
          <w:rStyle w:val="CommentReference"/>
        </w:rPr>
        <w:annotationRef/>
      </w:r>
      <w:r>
        <w:t>Add this figure</w:t>
      </w:r>
    </w:p>
  </w:comment>
  <w:comment w:id="13" w:author="Dave Bridges" w:date="2019-03-01T14:56:00Z" w:initials="DB">
    <w:p w14:paraId="4DD8205B" w14:textId="68B2D1CB" w:rsidR="00A22BB0" w:rsidRDefault="00A22BB0">
      <w:pPr>
        <w:pStyle w:val="CommentText"/>
      </w:pPr>
      <w:r>
        <w:rPr>
          <w:rStyle w:val="CommentReference"/>
        </w:rPr>
        <w:annotationRef/>
      </w:r>
      <w:r>
        <w:t>Effect size and p-value</w:t>
      </w:r>
    </w:p>
  </w:comment>
  <w:comment w:id="15" w:author="Dave Bridges" w:date="2016-06-21T09:31:00Z" w:initials="DB">
    <w:p w14:paraId="5132E99F" w14:textId="471BA852" w:rsidR="006374B4" w:rsidRDefault="006374B4">
      <w:pPr>
        <w:pStyle w:val="CommentText"/>
      </w:pPr>
      <w:r>
        <w:rPr>
          <w:rStyle w:val="CommentReference"/>
        </w:rPr>
        <w:annotationRef/>
      </w:r>
      <w:r>
        <w:t>Could mention potentially compensatory increases in Stim1 and decreases in Ryr1 and several plasma membrane Ca  TRP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6"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7"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 w:id="18" w:author="Dave Bridges" w:date="2019-02-28T14:34:00Z" w:initials="DB">
    <w:p w14:paraId="4673376A" w14:textId="0A27860B" w:rsidR="008F7204" w:rsidRDefault="008F7204">
      <w:pPr>
        <w:pStyle w:val="CommentText"/>
      </w:pPr>
      <w:r>
        <w:rPr>
          <w:rStyle w:val="CommentReference"/>
        </w:rPr>
        <w:annotationRef/>
      </w:r>
      <w:r>
        <w:t>Need to 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67942093" w15:done="0"/>
  <w15:commentEx w15:paraId="38B28BF5" w15:done="0"/>
  <w15:commentEx w15:paraId="780C7A5B" w15:done="0"/>
  <w15:commentEx w15:paraId="515A300A" w15:done="0"/>
  <w15:commentEx w15:paraId="1CCD1F8A" w15:done="0"/>
  <w15:commentEx w15:paraId="035440B0" w15:done="0"/>
  <w15:commentEx w15:paraId="695813AD" w15:done="0"/>
  <w15:commentEx w15:paraId="1B8ECEAF" w15:done="0"/>
  <w15:commentEx w15:paraId="55D27F74" w15:done="0"/>
  <w15:commentEx w15:paraId="3850CF62" w15:done="0"/>
  <w15:commentEx w15:paraId="243B2BC8" w15:done="0"/>
  <w15:commentEx w15:paraId="4DD8205B" w15:done="0"/>
  <w15:commentEx w15:paraId="5132E99F" w15:done="0"/>
  <w15:commentEx w15:paraId="3E1143CE" w15:done="0"/>
  <w15:commentEx w15:paraId="4C23780D" w15:done="0"/>
  <w15:commentEx w15:paraId="467337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95813AD" w16cid:durableId="20277A04"/>
  <w16cid:commentId w16cid:paraId="1B8ECEAF" w16cid:durableId="20277CB8"/>
  <w16cid:commentId w16cid:paraId="55D27F74" w16cid:durableId="1F1E93DC"/>
  <w16cid:commentId w16cid:paraId="3850CF62" w16cid:durableId="1F1E93DD"/>
  <w16cid:commentId w16cid:paraId="243B2BC8" w16cid:durableId="1FFBEEDB"/>
  <w16cid:commentId w16cid:paraId="4DD8205B" w16cid:durableId="2023C680"/>
  <w16cid:commentId w16cid:paraId="5132E99F" w16cid:durableId="1F1E93E6"/>
  <w16cid:commentId w16cid:paraId="3E1143CE" w16cid:durableId="1F1E93E9"/>
  <w16cid:commentId w16cid:paraId="4C23780D" w16cid:durableId="1F1E93EA"/>
  <w16cid:commentId w16cid:paraId="4673376A" w16cid:durableId="2022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4B7A1E" w14:textId="77777777" w:rsidR="00D1298F" w:rsidRDefault="00D1298F" w:rsidP="00907F04">
      <w:r>
        <w:separator/>
      </w:r>
    </w:p>
  </w:endnote>
  <w:endnote w:type="continuationSeparator" w:id="0">
    <w:p w14:paraId="74148F41" w14:textId="77777777" w:rsidR="00D1298F" w:rsidRDefault="00D1298F"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82518" w14:textId="77777777" w:rsidR="00D1298F" w:rsidRDefault="00D1298F" w:rsidP="00907F04">
      <w:r>
        <w:separator/>
      </w:r>
    </w:p>
  </w:footnote>
  <w:footnote w:type="continuationSeparator" w:id="0">
    <w:p w14:paraId="4E40AD33" w14:textId="77777777" w:rsidR="00D1298F" w:rsidRDefault="00D1298F"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174FB"/>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B7D99"/>
    <w:rsid w:val="001D5E0D"/>
    <w:rsid w:val="001D6E41"/>
    <w:rsid w:val="001E0A5E"/>
    <w:rsid w:val="00200537"/>
    <w:rsid w:val="00200D61"/>
    <w:rsid w:val="00205F41"/>
    <w:rsid w:val="00216640"/>
    <w:rsid w:val="00217BA9"/>
    <w:rsid w:val="00221DBF"/>
    <w:rsid w:val="0022606C"/>
    <w:rsid w:val="00232F5F"/>
    <w:rsid w:val="0023334D"/>
    <w:rsid w:val="00237F34"/>
    <w:rsid w:val="00245445"/>
    <w:rsid w:val="00250F5B"/>
    <w:rsid w:val="00260872"/>
    <w:rsid w:val="002613DA"/>
    <w:rsid w:val="002638F5"/>
    <w:rsid w:val="002648CF"/>
    <w:rsid w:val="00266DA2"/>
    <w:rsid w:val="00270732"/>
    <w:rsid w:val="00275E69"/>
    <w:rsid w:val="0028395B"/>
    <w:rsid w:val="0029157D"/>
    <w:rsid w:val="002A7B4B"/>
    <w:rsid w:val="002B4B3F"/>
    <w:rsid w:val="002B4C32"/>
    <w:rsid w:val="002C7201"/>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5FE9"/>
    <w:rsid w:val="003669B1"/>
    <w:rsid w:val="00373D35"/>
    <w:rsid w:val="003743AA"/>
    <w:rsid w:val="0038153C"/>
    <w:rsid w:val="0038168E"/>
    <w:rsid w:val="003840F7"/>
    <w:rsid w:val="0038762E"/>
    <w:rsid w:val="0039397E"/>
    <w:rsid w:val="00395526"/>
    <w:rsid w:val="0039667E"/>
    <w:rsid w:val="00396BD8"/>
    <w:rsid w:val="003A0720"/>
    <w:rsid w:val="003B3167"/>
    <w:rsid w:val="003B35C6"/>
    <w:rsid w:val="003B6C80"/>
    <w:rsid w:val="003C3B52"/>
    <w:rsid w:val="003D55EC"/>
    <w:rsid w:val="003E7617"/>
    <w:rsid w:val="003F5B88"/>
    <w:rsid w:val="003F5BD8"/>
    <w:rsid w:val="003F5FAC"/>
    <w:rsid w:val="003F6A53"/>
    <w:rsid w:val="003F7532"/>
    <w:rsid w:val="00403E87"/>
    <w:rsid w:val="00404B3E"/>
    <w:rsid w:val="00406E98"/>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744F3"/>
    <w:rsid w:val="00482AEB"/>
    <w:rsid w:val="004905D8"/>
    <w:rsid w:val="00496562"/>
    <w:rsid w:val="00496EF3"/>
    <w:rsid w:val="004A2F25"/>
    <w:rsid w:val="004A33CD"/>
    <w:rsid w:val="004A7A2F"/>
    <w:rsid w:val="004B4AF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08D2"/>
    <w:rsid w:val="0052183D"/>
    <w:rsid w:val="00526B0E"/>
    <w:rsid w:val="00531AD6"/>
    <w:rsid w:val="00561996"/>
    <w:rsid w:val="00573A9D"/>
    <w:rsid w:val="00574315"/>
    <w:rsid w:val="005838B0"/>
    <w:rsid w:val="00583F7C"/>
    <w:rsid w:val="005858D1"/>
    <w:rsid w:val="005A04FA"/>
    <w:rsid w:val="005B6033"/>
    <w:rsid w:val="005D5319"/>
    <w:rsid w:val="005F1E8E"/>
    <w:rsid w:val="005F789C"/>
    <w:rsid w:val="00620D72"/>
    <w:rsid w:val="00620F42"/>
    <w:rsid w:val="00623C92"/>
    <w:rsid w:val="00631986"/>
    <w:rsid w:val="006374B4"/>
    <w:rsid w:val="00643A13"/>
    <w:rsid w:val="00652BAC"/>
    <w:rsid w:val="00652E5B"/>
    <w:rsid w:val="00662B0A"/>
    <w:rsid w:val="006638A2"/>
    <w:rsid w:val="00667E61"/>
    <w:rsid w:val="006821D8"/>
    <w:rsid w:val="006823FC"/>
    <w:rsid w:val="006847F1"/>
    <w:rsid w:val="00692503"/>
    <w:rsid w:val="00697482"/>
    <w:rsid w:val="006B24A7"/>
    <w:rsid w:val="006B552C"/>
    <w:rsid w:val="006C5190"/>
    <w:rsid w:val="006C7920"/>
    <w:rsid w:val="006D5C06"/>
    <w:rsid w:val="006D6803"/>
    <w:rsid w:val="006D6FB2"/>
    <w:rsid w:val="006E7ABB"/>
    <w:rsid w:val="006F352E"/>
    <w:rsid w:val="006F51AF"/>
    <w:rsid w:val="006F5D2C"/>
    <w:rsid w:val="00706C80"/>
    <w:rsid w:val="0072331D"/>
    <w:rsid w:val="00723E82"/>
    <w:rsid w:val="0072553D"/>
    <w:rsid w:val="00730779"/>
    <w:rsid w:val="007307B3"/>
    <w:rsid w:val="00731EED"/>
    <w:rsid w:val="00736644"/>
    <w:rsid w:val="00740A10"/>
    <w:rsid w:val="00750372"/>
    <w:rsid w:val="00762918"/>
    <w:rsid w:val="00762EF3"/>
    <w:rsid w:val="00770A53"/>
    <w:rsid w:val="007756BC"/>
    <w:rsid w:val="00776A6D"/>
    <w:rsid w:val="00784182"/>
    <w:rsid w:val="00794576"/>
    <w:rsid w:val="007A6E04"/>
    <w:rsid w:val="007B0A52"/>
    <w:rsid w:val="007B5953"/>
    <w:rsid w:val="007B624A"/>
    <w:rsid w:val="007B7AEB"/>
    <w:rsid w:val="007C0FAF"/>
    <w:rsid w:val="007C4F6A"/>
    <w:rsid w:val="007D199B"/>
    <w:rsid w:val="007D1A22"/>
    <w:rsid w:val="007D4121"/>
    <w:rsid w:val="007E30D2"/>
    <w:rsid w:val="007E387B"/>
    <w:rsid w:val="007E574F"/>
    <w:rsid w:val="007F46DE"/>
    <w:rsid w:val="007F72CB"/>
    <w:rsid w:val="007F73C7"/>
    <w:rsid w:val="00800F89"/>
    <w:rsid w:val="00802891"/>
    <w:rsid w:val="0080402E"/>
    <w:rsid w:val="00804E7C"/>
    <w:rsid w:val="00814360"/>
    <w:rsid w:val="00815FB0"/>
    <w:rsid w:val="00823A14"/>
    <w:rsid w:val="00827F3E"/>
    <w:rsid w:val="00834945"/>
    <w:rsid w:val="00841897"/>
    <w:rsid w:val="00841CC6"/>
    <w:rsid w:val="00842DEC"/>
    <w:rsid w:val="008437EE"/>
    <w:rsid w:val="0085280E"/>
    <w:rsid w:val="00853CF1"/>
    <w:rsid w:val="008545F6"/>
    <w:rsid w:val="0086281F"/>
    <w:rsid w:val="00863DEF"/>
    <w:rsid w:val="00864774"/>
    <w:rsid w:val="00864B68"/>
    <w:rsid w:val="00867669"/>
    <w:rsid w:val="00871236"/>
    <w:rsid w:val="0087402B"/>
    <w:rsid w:val="0087648E"/>
    <w:rsid w:val="00881C69"/>
    <w:rsid w:val="00882B61"/>
    <w:rsid w:val="00887CEF"/>
    <w:rsid w:val="008932E1"/>
    <w:rsid w:val="008947CA"/>
    <w:rsid w:val="008A11B9"/>
    <w:rsid w:val="008A506B"/>
    <w:rsid w:val="008B795B"/>
    <w:rsid w:val="008C44ED"/>
    <w:rsid w:val="008E02A2"/>
    <w:rsid w:val="008E070C"/>
    <w:rsid w:val="008E07CF"/>
    <w:rsid w:val="008F7204"/>
    <w:rsid w:val="009010AA"/>
    <w:rsid w:val="00901963"/>
    <w:rsid w:val="00907F04"/>
    <w:rsid w:val="00910E93"/>
    <w:rsid w:val="009112B4"/>
    <w:rsid w:val="009162BF"/>
    <w:rsid w:val="00921CEC"/>
    <w:rsid w:val="009234CA"/>
    <w:rsid w:val="00926840"/>
    <w:rsid w:val="00931A46"/>
    <w:rsid w:val="00940644"/>
    <w:rsid w:val="00944379"/>
    <w:rsid w:val="009452DB"/>
    <w:rsid w:val="009454E4"/>
    <w:rsid w:val="00972512"/>
    <w:rsid w:val="00974B1E"/>
    <w:rsid w:val="00980BD7"/>
    <w:rsid w:val="00981CA9"/>
    <w:rsid w:val="009914DA"/>
    <w:rsid w:val="00991A54"/>
    <w:rsid w:val="00996376"/>
    <w:rsid w:val="009A382D"/>
    <w:rsid w:val="009B110D"/>
    <w:rsid w:val="009D095F"/>
    <w:rsid w:val="009D0FFE"/>
    <w:rsid w:val="009D1EBE"/>
    <w:rsid w:val="009D4913"/>
    <w:rsid w:val="009E23FE"/>
    <w:rsid w:val="009F1160"/>
    <w:rsid w:val="009F47C8"/>
    <w:rsid w:val="00A01F29"/>
    <w:rsid w:val="00A04704"/>
    <w:rsid w:val="00A04A3A"/>
    <w:rsid w:val="00A078F6"/>
    <w:rsid w:val="00A10EEA"/>
    <w:rsid w:val="00A15A7B"/>
    <w:rsid w:val="00A205FE"/>
    <w:rsid w:val="00A22BB0"/>
    <w:rsid w:val="00A269C3"/>
    <w:rsid w:val="00A34EF3"/>
    <w:rsid w:val="00A40A23"/>
    <w:rsid w:val="00A526B3"/>
    <w:rsid w:val="00A5785E"/>
    <w:rsid w:val="00A64165"/>
    <w:rsid w:val="00A760EE"/>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21EE"/>
    <w:rsid w:val="00B4522B"/>
    <w:rsid w:val="00B457C1"/>
    <w:rsid w:val="00B509CA"/>
    <w:rsid w:val="00B55111"/>
    <w:rsid w:val="00B77490"/>
    <w:rsid w:val="00B80ABE"/>
    <w:rsid w:val="00B83F46"/>
    <w:rsid w:val="00B909C6"/>
    <w:rsid w:val="00B90CD2"/>
    <w:rsid w:val="00B91EDD"/>
    <w:rsid w:val="00B96350"/>
    <w:rsid w:val="00BA3BA0"/>
    <w:rsid w:val="00BB1B0B"/>
    <w:rsid w:val="00BB27F2"/>
    <w:rsid w:val="00BC2B30"/>
    <w:rsid w:val="00BC2B3A"/>
    <w:rsid w:val="00BE33EC"/>
    <w:rsid w:val="00BF1208"/>
    <w:rsid w:val="00BF2F76"/>
    <w:rsid w:val="00C10DEF"/>
    <w:rsid w:val="00C13E13"/>
    <w:rsid w:val="00C21535"/>
    <w:rsid w:val="00C4123A"/>
    <w:rsid w:val="00C50D02"/>
    <w:rsid w:val="00C5101F"/>
    <w:rsid w:val="00C64A2D"/>
    <w:rsid w:val="00C6712D"/>
    <w:rsid w:val="00C868B8"/>
    <w:rsid w:val="00C913F9"/>
    <w:rsid w:val="00CA664B"/>
    <w:rsid w:val="00CB219E"/>
    <w:rsid w:val="00CB360B"/>
    <w:rsid w:val="00CC1398"/>
    <w:rsid w:val="00CD0EDE"/>
    <w:rsid w:val="00CD1EC4"/>
    <w:rsid w:val="00CE61CD"/>
    <w:rsid w:val="00CE66CE"/>
    <w:rsid w:val="00CE7860"/>
    <w:rsid w:val="00CE7E88"/>
    <w:rsid w:val="00CF2D53"/>
    <w:rsid w:val="00D011BE"/>
    <w:rsid w:val="00D04DA3"/>
    <w:rsid w:val="00D05FF7"/>
    <w:rsid w:val="00D07027"/>
    <w:rsid w:val="00D07952"/>
    <w:rsid w:val="00D1298F"/>
    <w:rsid w:val="00D14A5F"/>
    <w:rsid w:val="00D2057A"/>
    <w:rsid w:val="00D300E1"/>
    <w:rsid w:val="00D4462C"/>
    <w:rsid w:val="00D45DD4"/>
    <w:rsid w:val="00D515A5"/>
    <w:rsid w:val="00D52992"/>
    <w:rsid w:val="00D5799A"/>
    <w:rsid w:val="00D75095"/>
    <w:rsid w:val="00D75864"/>
    <w:rsid w:val="00D8601B"/>
    <w:rsid w:val="00D863F7"/>
    <w:rsid w:val="00D86AFE"/>
    <w:rsid w:val="00D92193"/>
    <w:rsid w:val="00D95C50"/>
    <w:rsid w:val="00DA21D3"/>
    <w:rsid w:val="00DB5881"/>
    <w:rsid w:val="00DB6758"/>
    <w:rsid w:val="00DC1E3E"/>
    <w:rsid w:val="00DC211A"/>
    <w:rsid w:val="00DC6626"/>
    <w:rsid w:val="00DD1135"/>
    <w:rsid w:val="00DD2A58"/>
    <w:rsid w:val="00DD3A40"/>
    <w:rsid w:val="00DD3F13"/>
    <w:rsid w:val="00DE3A03"/>
    <w:rsid w:val="00DE6A31"/>
    <w:rsid w:val="00DF797E"/>
    <w:rsid w:val="00E00396"/>
    <w:rsid w:val="00E0148A"/>
    <w:rsid w:val="00E01C7B"/>
    <w:rsid w:val="00E11990"/>
    <w:rsid w:val="00E11C5F"/>
    <w:rsid w:val="00E22913"/>
    <w:rsid w:val="00E2598A"/>
    <w:rsid w:val="00E25A0B"/>
    <w:rsid w:val="00E26D9D"/>
    <w:rsid w:val="00E32EF3"/>
    <w:rsid w:val="00E35E47"/>
    <w:rsid w:val="00E447C3"/>
    <w:rsid w:val="00E451BF"/>
    <w:rsid w:val="00E522BC"/>
    <w:rsid w:val="00E55F38"/>
    <w:rsid w:val="00E5766D"/>
    <w:rsid w:val="00E70F1A"/>
    <w:rsid w:val="00E7425C"/>
    <w:rsid w:val="00E83625"/>
    <w:rsid w:val="00E93970"/>
    <w:rsid w:val="00E97C7F"/>
    <w:rsid w:val="00EA6963"/>
    <w:rsid w:val="00EB4395"/>
    <w:rsid w:val="00EB6CB5"/>
    <w:rsid w:val="00EC0891"/>
    <w:rsid w:val="00EE0421"/>
    <w:rsid w:val="00EE675F"/>
    <w:rsid w:val="00EE7DA9"/>
    <w:rsid w:val="00F007AD"/>
    <w:rsid w:val="00F00E78"/>
    <w:rsid w:val="00F0463F"/>
    <w:rsid w:val="00F07541"/>
    <w:rsid w:val="00F1021D"/>
    <w:rsid w:val="00F10B8B"/>
    <w:rsid w:val="00F200DF"/>
    <w:rsid w:val="00F30796"/>
    <w:rsid w:val="00F311C5"/>
    <w:rsid w:val="00F346A2"/>
    <w:rsid w:val="00F52887"/>
    <w:rsid w:val="00F57B88"/>
    <w:rsid w:val="00F60DC7"/>
    <w:rsid w:val="00F64D91"/>
    <w:rsid w:val="00F704E4"/>
    <w:rsid w:val="00F70CE4"/>
    <w:rsid w:val="00F72D7F"/>
    <w:rsid w:val="00F75ACE"/>
    <w:rsid w:val="00F80B95"/>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8ADF6-7689-A54A-94FF-7A3B898C1D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TotalTime>
  <Pages>16</Pages>
  <Words>51797</Words>
  <Characters>295246</Characters>
  <Application>Microsoft Office Word</Application>
  <DocSecurity>0</DocSecurity>
  <Lines>2460</Lines>
  <Paragraphs>69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46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39</cp:revision>
  <cp:lastPrinted>2018-08-15T17:02:00Z</cp:lastPrinted>
  <dcterms:created xsi:type="dcterms:W3CDTF">2015-07-01T15:40:00Z</dcterms:created>
  <dcterms:modified xsi:type="dcterms:W3CDTF">2019-03-04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